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741C86" w14:textId="77777777" w:rsidR="0001168D" w:rsidRDefault="0001168D" w:rsidP="0001168D">
      <w:pPr>
        <w:pStyle w:val="Header"/>
        <w:jc w:val="center"/>
      </w:pPr>
      <w:bookmarkStart w:id="0" w:name="_GoBack"/>
      <w:bookmarkEnd w:id="0"/>
    </w:p>
    <w:p w14:paraId="53A06E60" w14:textId="77777777" w:rsidR="0001168D" w:rsidRDefault="0001168D" w:rsidP="0001168D">
      <w:pPr>
        <w:pStyle w:val="Header"/>
        <w:jc w:val="center"/>
      </w:pPr>
    </w:p>
    <w:p w14:paraId="4CB72A06" w14:textId="77777777" w:rsidR="0001168D" w:rsidRDefault="0001168D" w:rsidP="0001168D">
      <w:pPr>
        <w:pStyle w:val="Header"/>
        <w:jc w:val="center"/>
      </w:pPr>
    </w:p>
    <w:p w14:paraId="29D3F728" w14:textId="77777777" w:rsidR="0001168D" w:rsidRDefault="0001168D" w:rsidP="0001168D">
      <w:pPr>
        <w:pStyle w:val="Header"/>
        <w:jc w:val="center"/>
      </w:pPr>
    </w:p>
    <w:p w14:paraId="43BD7E3E" w14:textId="77777777" w:rsidR="0001168D" w:rsidRDefault="0001168D" w:rsidP="0001168D">
      <w:pPr>
        <w:pStyle w:val="Header"/>
        <w:jc w:val="center"/>
      </w:pPr>
    </w:p>
    <w:p w14:paraId="1F5E803B" w14:textId="076A2284" w:rsidR="0001168D" w:rsidRPr="0001168D" w:rsidRDefault="0001168D" w:rsidP="0001168D">
      <w:pPr>
        <w:pStyle w:val="Header"/>
        <w:jc w:val="center"/>
        <w:rPr>
          <w:b/>
        </w:rPr>
      </w:pPr>
      <w:r w:rsidRPr="0001168D">
        <w:rPr>
          <w:b/>
        </w:rPr>
        <w:t>Online Advance Virtual Store for E-commerce</w:t>
      </w:r>
    </w:p>
    <w:p w14:paraId="634E782F" w14:textId="77777777" w:rsidR="0001168D" w:rsidRDefault="0001168D" w:rsidP="0001168D">
      <w:pPr>
        <w:jc w:val="center"/>
      </w:pPr>
    </w:p>
    <w:p w14:paraId="50CAC04C" w14:textId="54657F7F" w:rsidR="0001168D" w:rsidRPr="0001168D" w:rsidRDefault="0001168D" w:rsidP="0001168D">
      <w:pPr>
        <w:jc w:val="center"/>
      </w:pPr>
      <w:r>
        <w:t>By</w:t>
      </w:r>
    </w:p>
    <w:p w14:paraId="59D84022" w14:textId="43F1615C" w:rsidR="00F6698B" w:rsidRDefault="00F6698B" w:rsidP="0001168D">
      <w:pPr>
        <w:jc w:val="center"/>
      </w:pPr>
      <w:r w:rsidRPr="00F6698B">
        <w:t xml:space="preserve">Mohammad </w:t>
      </w:r>
      <w:proofErr w:type="spellStart"/>
      <w:r w:rsidRPr="00F6698B">
        <w:t>Tazrian</w:t>
      </w:r>
      <w:proofErr w:type="spellEnd"/>
    </w:p>
    <w:p w14:paraId="57A0D9A7" w14:textId="567C9B8A" w:rsidR="0001168D" w:rsidRPr="0001168D" w:rsidRDefault="0001168D" w:rsidP="0001168D">
      <w:pPr>
        <w:jc w:val="center"/>
        <w:sectPr w:rsidR="0001168D" w:rsidRPr="0001168D" w:rsidSect="0001168D">
          <w:headerReference w:type="default" r:id="rId8"/>
          <w:headerReference w:type="first" r:id="rId9"/>
          <w:pgSz w:w="12240" w:h="15840"/>
          <w:pgMar w:top="1440" w:right="1440" w:bottom="1440" w:left="1440" w:header="720" w:footer="720" w:gutter="0"/>
          <w:cols w:space="720"/>
          <w:titlePg/>
          <w:docGrid w:linePitch="360"/>
        </w:sectPr>
      </w:pPr>
    </w:p>
    <w:sdt>
      <w:sdtPr>
        <w:rPr>
          <w:rFonts w:ascii="Times New Roman" w:eastAsiaTheme="minorHAnsi" w:hAnsi="Times New Roman" w:cstheme="minorBidi"/>
          <w:b w:val="0"/>
          <w:bCs w:val="0"/>
          <w:color w:val="auto"/>
          <w:sz w:val="24"/>
          <w:szCs w:val="22"/>
          <w:lang w:val="en-GB"/>
        </w:rPr>
        <w:id w:val="-1779627983"/>
        <w:docPartObj>
          <w:docPartGallery w:val="Table of Contents"/>
          <w:docPartUnique/>
        </w:docPartObj>
      </w:sdtPr>
      <w:sdtEndPr>
        <w:rPr>
          <w:noProof/>
        </w:rPr>
      </w:sdtEndPr>
      <w:sdtContent>
        <w:p w14:paraId="497E35E3" w14:textId="4CE36719" w:rsidR="0001168D" w:rsidRDefault="0001168D">
          <w:pPr>
            <w:pStyle w:val="TOCHeading"/>
          </w:pPr>
          <w:r>
            <w:t>Table of Contents</w:t>
          </w:r>
        </w:p>
        <w:p w14:paraId="2F2BF590" w14:textId="77777777" w:rsidR="007F4D6B" w:rsidRDefault="0001168D" w:rsidP="007F4D6B">
          <w:pPr>
            <w:pStyle w:val="TOC1"/>
            <w:tabs>
              <w:tab w:val="right" w:leader="dot" w:pos="9350"/>
            </w:tabs>
            <w:spacing w:line="360" w:lineRule="auto"/>
            <w:rPr>
              <w:rFonts w:eastAsiaTheme="minorEastAsia"/>
              <w:b w:val="0"/>
              <w:noProof/>
              <w:lang w:val="en-US"/>
            </w:rPr>
          </w:pPr>
          <w:r>
            <w:rPr>
              <w:b w:val="0"/>
            </w:rPr>
            <w:fldChar w:fldCharType="begin"/>
          </w:r>
          <w:r>
            <w:instrText xml:space="preserve"> TOC \o "1-3" \h \z \u </w:instrText>
          </w:r>
          <w:r>
            <w:rPr>
              <w:b w:val="0"/>
            </w:rPr>
            <w:fldChar w:fldCharType="separate"/>
          </w:r>
          <w:hyperlink w:anchor="_Toc450579318" w:history="1">
            <w:r w:rsidR="007F4D6B" w:rsidRPr="00005D8D">
              <w:rPr>
                <w:rStyle w:val="Hyperlink"/>
                <w:noProof/>
              </w:rPr>
              <w:t>Introduction</w:t>
            </w:r>
            <w:r w:rsidR="007F4D6B">
              <w:rPr>
                <w:noProof/>
                <w:webHidden/>
              </w:rPr>
              <w:tab/>
            </w:r>
            <w:r w:rsidR="007F4D6B">
              <w:rPr>
                <w:noProof/>
                <w:webHidden/>
              </w:rPr>
              <w:fldChar w:fldCharType="begin"/>
            </w:r>
            <w:r w:rsidR="007F4D6B">
              <w:rPr>
                <w:noProof/>
                <w:webHidden/>
              </w:rPr>
              <w:instrText xml:space="preserve"> PAGEREF _Toc450579318 \h </w:instrText>
            </w:r>
            <w:r w:rsidR="007F4D6B">
              <w:rPr>
                <w:noProof/>
                <w:webHidden/>
              </w:rPr>
            </w:r>
            <w:r w:rsidR="007F4D6B">
              <w:rPr>
                <w:noProof/>
                <w:webHidden/>
              </w:rPr>
              <w:fldChar w:fldCharType="separate"/>
            </w:r>
            <w:r w:rsidR="007F4D6B">
              <w:rPr>
                <w:noProof/>
                <w:webHidden/>
              </w:rPr>
              <w:t>4</w:t>
            </w:r>
            <w:r w:rsidR="007F4D6B">
              <w:rPr>
                <w:noProof/>
                <w:webHidden/>
              </w:rPr>
              <w:fldChar w:fldCharType="end"/>
            </w:r>
          </w:hyperlink>
        </w:p>
        <w:p w14:paraId="44786689" w14:textId="77777777" w:rsidR="007F4D6B" w:rsidRDefault="00597954" w:rsidP="007F4D6B">
          <w:pPr>
            <w:pStyle w:val="TOC1"/>
            <w:tabs>
              <w:tab w:val="right" w:leader="dot" w:pos="9350"/>
            </w:tabs>
            <w:spacing w:line="360" w:lineRule="auto"/>
            <w:rPr>
              <w:rFonts w:eastAsiaTheme="minorEastAsia"/>
              <w:b w:val="0"/>
              <w:noProof/>
              <w:lang w:val="en-US"/>
            </w:rPr>
          </w:pPr>
          <w:hyperlink w:anchor="_Toc450579319" w:history="1">
            <w:r w:rsidR="007F4D6B" w:rsidRPr="00005D8D">
              <w:rPr>
                <w:rStyle w:val="Hyperlink"/>
                <w:noProof/>
              </w:rPr>
              <w:t>Company Description</w:t>
            </w:r>
            <w:r w:rsidR="007F4D6B">
              <w:rPr>
                <w:noProof/>
                <w:webHidden/>
              </w:rPr>
              <w:tab/>
            </w:r>
            <w:r w:rsidR="007F4D6B">
              <w:rPr>
                <w:noProof/>
                <w:webHidden/>
              </w:rPr>
              <w:fldChar w:fldCharType="begin"/>
            </w:r>
            <w:r w:rsidR="007F4D6B">
              <w:rPr>
                <w:noProof/>
                <w:webHidden/>
              </w:rPr>
              <w:instrText xml:space="preserve"> PAGEREF _Toc450579319 \h </w:instrText>
            </w:r>
            <w:r w:rsidR="007F4D6B">
              <w:rPr>
                <w:noProof/>
                <w:webHidden/>
              </w:rPr>
            </w:r>
            <w:r w:rsidR="007F4D6B">
              <w:rPr>
                <w:noProof/>
                <w:webHidden/>
              </w:rPr>
              <w:fldChar w:fldCharType="separate"/>
            </w:r>
            <w:r w:rsidR="007F4D6B">
              <w:rPr>
                <w:noProof/>
                <w:webHidden/>
              </w:rPr>
              <w:t>4</w:t>
            </w:r>
            <w:r w:rsidR="007F4D6B">
              <w:rPr>
                <w:noProof/>
                <w:webHidden/>
              </w:rPr>
              <w:fldChar w:fldCharType="end"/>
            </w:r>
          </w:hyperlink>
        </w:p>
        <w:p w14:paraId="5A026BB6" w14:textId="77777777" w:rsidR="007F4D6B" w:rsidRDefault="00597954" w:rsidP="007F4D6B">
          <w:pPr>
            <w:pStyle w:val="TOC2"/>
            <w:tabs>
              <w:tab w:val="right" w:leader="dot" w:pos="9350"/>
            </w:tabs>
            <w:spacing w:line="360" w:lineRule="auto"/>
            <w:rPr>
              <w:rFonts w:eastAsiaTheme="minorEastAsia"/>
              <w:b w:val="0"/>
              <w:noProof/>
              <w:sz w:val="24"/>
              <w:szCs w:val="24"/>
              <w:lang w:val="en-US"/>
            </w:rPr>
          </w:pPr>
          <w:hyperlink w:anchor="_Toc450579320" w:history="1">
            <w:r w:rsidR="007F4D6B" w:rsidRPr="00005D8D">
              <w:rPr>
                <w:rStyle w:val="Hyperlink"/>
                <w:noProof/>
              </w:rPr>
              <w:t>American Eagle Outfitters</w:t>
            </w:r>
            <w:r w:rsidR="007F4D6B">
              <w:rPr>
                <w:noProof/>
                <w:webHidden/>
              </w:rPr>
              <w:tab/>
            </w:r>
            <w:r w:rsidR="007F4D6B">
              <w:rPr>
                <w:noProof/>
                <w:webHidden/>
              </w:rPr>
              <w:fldChar w:fldCharType="begin"/>
            </w:r>
            <w:r w:rsidR="007F4D6B">
              <w:rPr>
                <w:noProof/>
                <w:webHidden/>
              </w:rPr>
              <w:instrText xml:space="preserve"> PAGEREF _Toc450579320 \h </w:instrText>
            </w:r>
            <w:r w:rsidR="007F4D6B">
              <w:rPr>
                <w:noProof/>
                <w:webHidden/>
              </w:rPr>
            </w:r>
            <w:r w:rsidR="007F4D6B">
              <w:rPr>
                <w:noProof/>
                <w:webHidden/>
              </w:rPr>
              <w:fldChar w:fldCharType="separate"/>
            </w:r>
            <w:r w:rsidR="007F4D6B">
              <w:rPr>
                <w:noProof/>
                <w:webHidden/>
              </w:rPr>
              <w:t>4</w:t>
            </w:r>
            <w:r w:rsidR="007F4D6B">
              <w:rPr>
                <w:noProof/>
                <w:webHidden/>
              </w:rPr>
              <w:fldChar w:fldCharType="end"/>
            </w:r>
          </w:hyperlink>
        </w:p>
        <w:p w14:paraId="29EB0C12" w14:textId="77777777" w:rsidR="007F4D6B" w:rsidRDefault="00597954" w:rsidP="007F4D6B">
          <w:pPr>
            <w:pStyle w:val="TOC3"/>
            <w:tabs>
              <w:tab w:val="right" w:leader="dot" w:pos="9350"/>
            </w:tabs>
            <w:spacing w:line="360" w:lineRule="auto"/>
            <w:rPr>
              <w:rFonts w:eastAsiaTheme="minorEastAsia"/>
              <w:noProof/>
              <w:sz w:val="24"/>
              <w:szCs w:val="24"/>
              <w:lang w:val="en-US"/>
            </w:rPr>
          </w:pPr>
          <w:hyperlink w:anchor="_Toc450579321" w:history="1">
            <w:r w:rsidR="007F4D6B" w:rsidRPr="00005D8D">
              <w:rPr>
                <w:rStyle w:val="Hyperlink"/>
                <w:noProof/>
              </w:rPr>
              <w:t>Revenues</w:t>
            </w:r>
            <w:r w:rsidR="007F4D6B">
              <w:rPr>
                <w:noProof/>
                <w:webHidden/>
              </w:rPr>
              <w:tab/>
            </w:r>
            <w:r w:rsidR="007F4D6B">
              <w:rPr>
                <w:noProof/>
                <w:webHidden/>
              </w:rPr>
              <w:fldChar w:fldCharType="begin"/>
            </w:r>
            <w:r w:rsidR="007F4D6B">
              <w:rPr>
                <w:noProof/>
                <w:webHidden/>
              </w:rPr>
              <w:instrText xml:space="preserve"> PAGEREF _Toc450579321 \h </w:instrText>
            </w:r>
            <w:r w:rsidR="007F4D6B">
              <w:rPr>
                <w:noProof/>
                <w:webHidden/>
              </w:rPr>
            </w:r>
            <w:r w:rsidR="007F4D6B">
              <w:rPr>
                <w:noProof/>
                <w:webHidden/>
              </w:rPr>
              <w:fldChar w:fldCharType="separate"/>
            </w:r>
            <w:r w:rsidR="007F4D6B">
              <w:rPr>
                <w:noProof/>
                <w:webHidden/>
              </w:rPr>
              <w:t>4</w:t>
            </w:r>
            <w:r w:rsidR="007F4D6B">
              <w:rPr>
                <w:noProof/>
                <w:webHidden/>
              </w:rPr>
              <w:fldChar w:fldCharType="end"/>
            </w:r>
          </w:hyperlink>
        </w:p>
        <w:p w14:paraId="393AD80B" w14:textId="77777777" w:rsidR="007F4D6B" w:rsidRDefault="00597954" w:rsidP="007F4D6B">
          <w:pPr>
            <w:pStyle w:val="TOC3"/>
            <w:tabs>
              <w:tab w:val="right" w:leader="dot" w:pos="9350"/>
            </w:tabs>
            <w:spacing w:line="360" w:lineRule="auto"/>
            <w:rPr>
              <w:rFonts w:eastAsiaTheme="minorEastAsia"/>
              <w:noProof/>
              <w:sz w:val="24"/>
              <w:szCs w:val="24"/>
              <w:lang w:val="en-US"/>
            </w:rPr>
          </w:pPr>
          <w:hyperlink w:anchor="_Toc450579322" w:history="1">
            <w:r w:rsidR="007F4D6B" w:rsidRPr="00005D8D">
              <w:rPr>
                <w:rStyle w:val="Hyperlink"/>
                <w:noProof/>
              </w:rPr>
              <w:t>Outsourced HR</w:t>
            </w:r>
            <w:r w:rsidR="007F4D6B">
              <w:rPr>
                <w:noProof/>
                <w:webHidden/>
              </w:rPr>
              <w:tab/>
            </w:r>
            <w:r w:rsidR="007F4D6B">
              <w:rPr>
                <w:noProof/>
                <w:webHidden/>
              </w:rPr>
              <w:fldChar w:fldCharType="begin"/>
            </w:r>
            <w:r w:rsidR="007F4D6B">
              <w:rPr>
                <w:noProof/>
                <w:webHidden/>
              </w:rPr>
              <w:instrText xml:space="preserve"> PAGEREF _Toc450579322 \h </w:instrText>
            </w:r>
            <w:r w:rsidR="007F4D6B">
              <w:rPr>
                <w:noProof/>
                <w:webHidden/>
              </w:rPr>
            </w:r>
            <w:r w:rsidR="007F4D6B">
              <w:rPr>
                <w:noProof/>
                <w:webHidden/>
              </w:rPr>
              <w:fldChar w:fldCharType="separate"/>
            </w:r>
            <w:r w:rsidR="007F4D6B">
              <w:rPr>
                <w:noProof/>
                <w:webHidden/>
              </w:rPr>
              <w:t>5</w:t>
            </w:r>
            <w:r w:rsidR="007F4D6B">
              <w:rPr>
                <w:noProof/>
                <w:webHidden/>
              </w:rPr>
              <w:fldChar w:fldCharType="end"/>
            </w:r>
          </w:hyperlink>
        </w:p>
        <w:p w14:paraId="217EFF1B" w14:textId="77777777" w:rsidR="007F4D6B" w:rsidRDefault="00597954" w:rsidP="007F4D6B">
          <w:pPr>
            <w:pStyle w:val="TOC3"/>
            <w:tabs>
              <w:tab w:val="right" w:leader="dot" w:pos="9350"/>
            </w:tabs>
            <w:spacing w:line="360" w:lineRule="auto"/>
            <w:rPr>
              <w:rFonts w:eastAsiaTheme="minorEastAsia"/>
              <w:noProof/>
              <w:sz w:val="24"/>
              <w:szCs w:val="24"/>
              <w:lang w:val="en-US"/>
            </w:rPr>
          </w:pPr>
          <w:hyperlink w:anchor="_Toc450579323" w:history="1">
            <w:r w:rsidR="007F4D6B" w:rsidRPr="00005D8D">
              <w:rPr>
                <w:rStyle w:val="Hyperlink"/>
                <w:noProof/>
              </w:rPr>
              <w:t>Cost and Future Prospects</w:t>
            </w:r>
            <w:r w:rsidR="007F4D6B">
              <w:rPr>
                <w:noProof/>
                <w:webHidden/>
              </w:rPr>
              <w:tab/>
            </w:r>
            <w:r w:rsidR="007F4D6B">
              <w:rPr>
                <w:noProof/>
                <w:webHidden/>
              </w:rPr>
              <w:fldChar w:fldCharType="begin"/>
            </w:r>
            <w:r w:rsidR="007F4D6B">
              <w:rPr>
                <w:noProof/>
                <w:webHidden/>
              </w:rPr>
              <w:instrText xml:space="preserve"> PAGEREF _Toc450579323 \h </w:instrText>
            </w:r>
            <w:r w:rsidR="007F4D6B">
              <w:rPr>
                <w:noProof/>
                <w:webHidden/>
              </w:rPr>
            </w:r>
            <w:r w:rsidR="007F4D6B">
              <w:rPr>
                <w:noProof/>
                <w:webHidden/>
              </w:rPr>
              <w:fldChar w:fldCharType="separate"/>
            </w:r>
            <w:r w:rsidR="007F4D6B">
              <w:rPr>
                <w:noProof/>
                <w:webHidden/>
              </w:rPr>
              <w:t>5</w:t>
            </w:r>
            <w:r w:rsidR="007F4D6B">
              <w:rPr>
                <w:noProof/>
                <w:webHidden/>
              </w:rPr>
              <w:fldChar w:fldCharType="end"/>
            </w:r>
          </w:hyperlink>
        </w:p>
        <w:p w14:paraId="200D71DF" w14:textId="77777777" w:rsidR="007F4D6B" w:rsidRDefault="00597954" w:rsidP="007F4D6B">
          <w:pPr>
            <w:pStyle w:val="TOC1"/>
            <w:tabs>
              <w:tab w:val="right" w:leader="dot" w:pos="9350"/>
            </w:tabs>
            <w:spacing w:line="360" w:lineRule="auto"/>
            <w:rPr>
              <w:rFonts w:eastAsiaTheme="minorEastAsia"/>
              <w:b w:val="0"/>
              <w:noProof/>
              <w:lang w:val="en-US"/>
            </w:rPr>
          </w:pPr>
          <w:hyperlink w:anchor="_Toc450579324" w:history="1">
            <w:r w:rsidR="007F4D6B" w:rsidRPr="00005D8D">
              <w:rPr>
                <w:rStyle w:val="Hyperlink"/>
                <w:noProof/>
              </w:rPr>
              <w:t>Phase I: Scope</w:t>
            </w:r>
            <w:r w:rsidR="007F4D6B">
              <w:rPr>
                <w:noProof/>
                <w:webHidden/>
              </w:rPr>
              <w:tab/>
            </w:r>
            <w:r w:rsidR="007F4D6B">
              <w:rPr>
                <w:noProof/>
                <w:webHidden/>
              </w:rPr>
              <w:fldChar w:fldCharType="begin"/>
            </w:r>
            <w:r w:rsidR="007F4D6B">
              <w:rPr>
                <w:noProof/>
                <w:webHidden/>
              </w:rPr>
              <w:instrText xml:space="preserve"> PAGEREF _Toc450579324 \h </w:instrText>
            </w:r>
            <w:r w:rsidR="007F4D6B">
              <w:rPr>
                <w:noProof/>
                <w:webHidden/>
              </w:rPr>
            </w:r>
            <w:r w:rsidR="007F4D6B">
              <w:rPr>
                <w:noProof/>
                <w:webHidden/>
              </w:rPr>
              <w:fldChar w:fldCharType="separate"/>
            </w:r>
            <w:r w:rsidR="007F4D6B">
              <w:rPr>
                <w:noProof/>
                <w:webHidden/>
              </w:rPr>
              <w:t>5</w:t>
            </w:r>
            <w:r w:rsidR="007F4D6B">
              <w:rPr>
                <w:noProof/>
                <w:webHidden/>
              </w:rPr>
              <w:fldChar w:fldCharType="end"/>
            </w:r>
          </w:hyperlink>
        </w:p>
        <w:p w14:paraId="3ED6414B" w14:textId="77777777" w:rsidR="007F4D6B" w:rsidRDefault="00597954" w:rsidP="007F4D6B">
          <w:pPr>
            <w:pStyle w:val="TOC3"/>
            <w:tabs>
              <w:tab w:val="right" w:leader="dot" w:pos="9350"/>
            </w:tabs>
            <w:spacing w:line="360" w:lineRule="auto"/>
            <w:rPr>
              <w:rFonts w:eastAsiaTheme="minorEastAsia"/>
              <w:noProof/>
              <w:sz w:val="24"/>
              <w:szCs w:val="24"/>
              <w:lang w:val="en-US"/>
            </w:rPr>
          </w:pPr>
          <w:hyperlink w:anchor="_Toc450579325" w:history="1">
            <w:r w:rsidR="007F4D6B" w:rsidRPr="00005D8D">
              <w:rPr>
                <w:rStyle w:val="Hyperlink"/>
                <w:noProof/>
              </w:rPr>
              <w:t>Major Deliverables</w:t>
            </w:r>
            <w:r w:rsidR="007F4D6B">
              <w:rPr>
                <w:noProof/>
                <w:webHidden/>
              </w:rPr>
              <w:tab/>
            </w:r>
            <w:r w:rsidR="007F4D6B">
              <w:rPr>
                <w:noProof/>
                <w:webHidden/>
              </w:rPr>
              <w:fldChar w:fldCharType="begin"/>
            </w:r>
            <w:r w:rsidR="007F4D6B">
              <w:rPr>
                <w:noProof/>
                <w:webHidden/>
              </w:rPr>
              <w:instrText xml:space="preserve"> PAGEREF _Toc450579325 \h </w:instrText>
            </w:r>
            <w:r w:rsidR="007F4D6B">
              <w:rPr>
                <w:noProof/>
                <w:webHidden/>
              </w:rPr>
            </w:r>
            <w:r w:rsidR="007F4D6B">
              <w:rPr>
                <w:noProof/>
                <w:webHidden/>
              </w:rPr>
              <w:fldChar w:fldCharType="separate"/>
            </w:r>
            <w:r w:rsidR="007F4D6B">
              <w:rPr>
                <w:noProof/>
                <w:webHidden/>
              </w:rPr>
              <w:t>5</w:t>
            </w:r>
            <w:r w:rsidR="007F4D6B">
              <w:rPr>
                <w:noProof/>
                <w:webHidden/>
              </w:rPr>
              <w:fldChar w:fldCharType="end"/>
            </w:r>
          </w:hyperlink>
        </w:p>
        <w:p w14:paraId="3C93A673" w14:textId="77777777" w:rsidR="007F4D6B" w:rsidRDefault="00597954" w:rsidP="007F4D6B">
          <w:pPr>
            <w:pStyle w:val="TOC1"/>
            <w:tabs>
              <w:tab w:val="right" w:leader="dot" w:pos="9350"/>
            </w:tabs>
            <w:spacing w:line="360" w:lineRule="auto"/>
            <w:rPr>
              <w:rFonts w:eastAsiaTheme="minorEastAsia"/>
              <w:b w:val="0"/>
              <w:noProof/>
              <w:lang w:val="en-US"/>
            </w:rPr>
          </w:pPr>
          <w:hyperlink w:anchor="_Toc450579326" w:history="1">
            <w:r w:rsidR="007F4D6B" w:rsidRPr="00005D8D">
              <w:rPr>
                <w:rStyle w:val="Hyperlink"/>
                <w:noProof/>
              </w:rPr>
              <w:t>Phase II: Problem Analysis</w:t>
            </w:r>
            <w:r w:rsidR="007F4D6B">
              <w:rPr>
                <w:noProof/>
                <w:webHidden/>
              </w:rPr>
              <w:tab/>
            </w:r>
            <w:r w:rsidR="007F4D6B">
              <w:rPr>
                <w:noProof/>
                <w:webHidden/>
              </w:rPr>
              <w:fldChar w:fldCharType="begin"/>
            </w:r>
            <w:r w:rsidR="007F4D6B">
              <w:rPr>
                <w:noProof/>
                <w:webHidden/>
              </w:rPr>
              <w:instrText xml:space="preserve"> PAGEREF _Toc450579326 \h </w:instrText>
            </w:r>
            <w:r w:rsidR="007F4D6B">
              <w:rPr>
                <w:noProof/>
                <w:webHidden/>
              </w:rPr>
            </w:r>
            <w:r w:rsidR="007F4D6B">
              <w:rPr>
                <w:noProof/>
                <w:webHidden/>
              </w:rPr>
              <w:fldChar w:fldCharType="separate"/>
            </w:r>
            <w:r w:rsidR="007F4D6B">
              <w:rPr>
                <w:noProof/>
                <w:webHidden/>
              </w:rPr>
              <w:t>6</w:t>
            </w:r>
            <w:r w:rsidR="007F4D6B">
              <w:rPr>
                <w:noProof/>
                <w:webHidden/>
              </w:rPr>
              <w:fldChar w:fldCharType="end"/>
            </w:r>
          </w:hyperlink>
        </w:p>
        <w:p w14:paraId="07655935" w14:textId="77777777" w:rsidR="007F4D6B" w:rsidRDefault="00597954" w:rsidP="007F4D6B">
          <w:pPr>
            <w:pStyle w:val="TOC3"/>
            <w:tabs>
              <w:tab w:val="right" w:leader="dot" w:pos="9350"/>
            </w:tabs>
            <w:spacing w:line="360" w:lineRule="auto"/>
            <w:rPr>
              <w:rFonts w:eastAsiaTheme="minorEastAsia"/>
              <w:noProof/>
              <w:sz w:val="24"/>
              <w:szCs w:val="24"/>
              <w:lang w:val="en-US"/>
            </w:rPr>
          </w:pPr>
          <w:hyperlink w:anchor="_Toc450579327" w:history="1">
            <w:r w:rsidR="007F4D6B" w:rsidRPr="00005D8D">
              <w:rPr>
                <w:rStyle w:val="Hyperlink"/>
                <w:noProof/>
              </w:rPr>
              <w:t>Proposed Concept Innovation</w:t>
            </w:r>
            <w:r w:rsidR="007F4D6B">
              <w:rPr>
                <w:noProof/>
                <w:webHidden/>
              </w:rPr>
              <w:tab/>
            </w:r>
            <w:r w:rsidR="007F4D6B">
              <w:rPr>
                <w:noProof/>
                <w:webHidden/>
              </w:rPr>
              <w:fldChar w:fldCharType="begin"/>
            </w:r>
            <w:r w:rsidR="007F4D6B">
              <w:rPr>
                <w:noProof/>
                <w:webHidden/>
              </w:rPr>
              <w:instrText xml:space="preserve"> PAGEREF _Toc450579327 \h </w:instrText>
            </w:r>
            <w:r w:rsidR="007F4D6B">
              <w:rPr>
                <w:noProof/>
                <w:webHidden/>
              </w:rPr>
            </w:r>
            <w:r w:rsidR="007F4D6B">
              <w:rPr>
                <w:noProof/>
                <w:webHidden/>
              </w:rPr>
              <w:fldChar w:fldCharType="separate"/>
            </w:r>
            <w:r w:rsidR="007F4D6B">
              <w:rPr>
                <w:noProof/>
                <w:webHidden/>
              </w:rPr>
              <w:t>6</w:t>
            </w:r>
            <w:r w:rsidR="007F4D6B">
              <w:rPr>
                <w:noProof/>
                <w:webHidden/>
              </w:rPr>
              <w:fldChar w:fldCharType="end"/>
            </w:r>
          </w:hyperlink>
        </w:p>
        <w:p w14:paraId="561BE80C" w14:textId="77777777" w:rsidR="007F4D6B" w:rsidRDefault="00597954" w:rsidP="007F4D6B">
          <w:pPr>
            <w:pStyle w:val="TOC2"/>
            <w:tabs>
              <w:tab w:val="right" w:leader="dot" w:pos="9350"/>
            </w:tabs>
            <w:spacing w:line="360" w:lineRule="auto"/>
            <w:rPr>
              <w:rFonts w:eastAsiaTheme="minorEastAsia"/>
              <w:b w:val="0"/>
              <w:noProof/>
              <w:sz w:val="24"/>
              <w:szCs w:val="24"/>
              <w:lang w:val="en-US"/>
            </w:rPr>
          </w:pPr>
          <w:hyperlink w:anchor="_Toc450579328" w:history="1">
            <w:r w:rsidR="007F4D6B" w:rsidRPr="00005D8D">
              <w:rPr>
                <w:rStyle w:val="Hyperlink"/>
                <w:noProof/>
                <w:lang w:val="en-US"/>
              </w:rPr>
              <w:t>Phase 3: Requirement Analysis</w:t>
            </w:r>
            <w:r w:rsidR="007F4D6B">
              <w:rPr>
                <w:noProof/>
                <w:webHidden/>
              </w:rPr>
              <w:tab/>
            </w:r>
            <w:r w:rsidR="007F4D6B">
              <w:rPr>
                <w:noProof/>
                <w:webHidden/>
              </w:rPr>
              <w:fldChar w:fldCharType="begin"/>
            </w:r>
            <w:r w:rsidR="007F4D6B">
              <w:rPr>
                <w:noProof/>
                <w:webHidden/>
              </w:rPr>
              <w:instrText xml:space="preserve"> PAGEREF _Toc450579328 \h </w:instrText>
            </w:r>
            <w:r w:rsidR="007F4D6B">
              <w:rPr>
                <w:noProof/>
                <w:webHidden/>
              </w:rPr>
            </w:r>
            <w:r w:rsidR="007F4D6B">
              <w:rPr>
                <w:noProof/>
                <w:webHidden/>
              </w:rPr>
              <w:fldChar w:fldCharType="separate"/>
            </w:r>
            <w:r w:rsidR="007F4D6B">
              <w:rPr>
                <w:noProof/>
                <w:webHidden/>
              </w:rPr>
              <w:t>7</w:t>
            </w:r>
            <w:r w:rsidR="007F4D6B">
              <w:rPr>
                <w:noProof/>
                <w:webHidden/>
              </w:rPr>
              <w:fldChar w:fldCharType="end"/>
            </w:r>
          </w:hyperlink>
        </w:p>
        <w:p w14:paraId="07A1EB21" w14:textId="77777777" w:rsidR="007F4D6B" w:rsidRDefault="00597954" w:rsidP="007F4D6B">
          <w:pPr>
            <w:pStyle w:val="TOC1"/>
            <w:tabs>
              <w:tab w:val="right" w:leader="dot" w:pos="9350"/>
            </w:tabs>
            <w:spacing w:line="360" w:lineRule="auto"/>
            <w:rPr>
              <w:rFonts w:eastAsiaTheme="minorEastAsia"/>
              <w:b w:val="0"/>
              <w:noProof/>
              <w:lang w:val="en-US"/>
            </w:rPr>
          </w:pPr>
          <w:hyperlink w:anchor="_Toc450579329" w:history="1">
            <w:r w:rsidR="007F4D6B" w:rsidRPr="00005D8D">
              <w:rPr>
                <w:rStyle w:val="Hyperlink"/>
                <w:noProof/>
              </w:rPr>
              <w:t>Phase IV: Logical Design</w:t>
            </w:r>
            <w:r w:rsidR="007F4D6B">
              <w:rPr>
                <w:noProof/>
                <w:webHidden/>
              </w:rPr>
              <w:tab/>
            </w:r>
            <w:r w:rsidR="007F4D6B">
              <w:rPr>
                <w:noProof/>
                <w:webHidden/>
              </w:rPr>
              <w:fldChar w:fldCharType="begin"/>
            </w:r>
            <w:r w:rsidR="007F4D6B">
              <w:rPr>
                <w:noProof/>
                <w:webHidden/>
              </w:rPr>
              <w:instrText xml:space="preserve"> PAGEREF _Toc450579329 \h </w:instrText>
            </w:r>
            <w:r w:rsidR="007F4D6B">
              <w:rPr>
                <w:noProof/>
                <w:webHidden/>
              </w:rPr>
            </w:r>
            <w:r w:rsidR="007F4D6B">
              <w:rPr>
                <w:noProof/>
                <w:webHidden/>
              </w:rPr>
              <w:fldChar w:fldCharType="separate"/>
            </w:r>
            <w:r w:rsidR="007F4D6B">
              <w:rPr>
                <w:noProof/>
                <w:webHidden/>
              </w:rPr>
              <w:t>8</w:t>
            </w:r>
            <w:r w:rsidR="007F4D6B">
              <w:rPr>
                <w:noProof/>
                <w:webHidden/>
              </w:rPr>
              <w:fldChar w:fldCharType="end"/>
            </w:r>
          </w:hyperlink>
        </w:p>
        <w:p w14:paraId="69C61180" w14:textId="77777777" w:rsidR="007F4D6B" w:rsidRDefault="00597954" w:rsidP="007F4D6B">
          <w:pPr>
            <w:pStyle w:val="TOC1"/>
            <w:tabs>
              <w:tab w:val="right" w:leader="dot" w:pos="9350"/>
            </w:tabs>
            <w:spacing w:line="360" w:lineRule="auto"/>
            <w:rPr>
              <w:rFonts w:eastAsiaTheme="minorEastAsia"/>
              <w:b w:val="0"/>
              <w:noProof/>
              <w:lang w:val="en-US"/>
            </w:rPr>
          </w:pPr>
          <w:hyperlink w:anchor="_Toc450579330" w:history="1">
            <w:r w:rsidR="007F4D6B" w:rsidRPr="00005D8D">
              <w:rPr>
                <w:rStyle w:val="Hyperlink"/>
                <w:noProof/>
              </w:rPr>
              <w:t>Phase V: Decision Analysis</w:t>
            </w:r>
            <w:r w:rsidR="007F4D6B">
              <w:rPr>
                <w:noProof/>
                <w:webHidden/>
              </w:rPr>
              <w:tab/>
            </w:r>
            <w:r w:rsidR="007F4D6B">
              <w:rPr>
                <w:noProof/>
                <w:webHidden/>
              </w:rPr>
              <w:fldChar w:fldCharType="begin"/>
            </w:r>
            <w:r w:rsidR="007F4D6B">
              <w:rPr>
                <w:noProof/>
                <w:webHidden/>
              </w:rPr>
              <w:instrText xml:space="preserve"> PAGEREF _Toc450579330 \h </w:instrText>
            </w:r>
            <w:r w:rsidR="007F4D6B">
              <w:rPr>
                <w:noProof/>
                <w:webHidden/>
              </w:rPr>
            </w:r>
            <w:r w:rsidR="007F4D6B">
              <w:rPr>
                <w:noProof/>
                <w:webHidden/>
              </w:rPr>
              <w:fldChar w:fldCharType="separate"/>
            </w:r>
            <w:r w:rsidR="007F4D6B">
              <w:rPr>
                <w:noProof/>
                <w:webHidden/>
              </w:rPr>
              <w:t>9</w:t>
            </w:r>
            <w:r w:rsidR="007F4D6B">
              <w:rPr>
                <w:noProof/>
                <w:webHidden/>
              </w:rPr>
              <w:fldChar w:fldCharType="end"/>
            </w:r>
          </w:hyperlink>
        </w:p>
        <w:p w14:paraId="6E9A4466" w14:textId="77777777" w:rsidR="007F4D6B" w:rsidRDefault="00597954" w:rsidP="007F4D6B">
          <w:pPr>
            <w:pStyle w:val="TOC2"/>
            <w:tabs>
              <w:tab w:val="right" w:leader="dot" w:pos="9350"/>
            </w:tabs>
            <w:spacing w:line="360" w:lineRule="auto"/>
            <w:rPr>
              <w:rFonts w:eastAsiaTheme="minorEastAsia"/>
              <w:b w:val="0"/>
              <w:noProof/>
              <w:sz w:val="24"/>
              <w:szCs w:val="24"/>
              <w:lang w:val="en-US"/>
            </w:rPr>
          </w:pPr>
          <w:hyperlink w:anchor="_Toc450579331" w:history="1">
            <w:r w:rsidR="007F4D6B" w:rsidRPr="00005D8D">
              <w:rPr>
                <w:rStyle w:val="Hyperlink"/>
                <w:noProof/>
                <w:lang w:val="en-US"/>
              </w:rPr>
              <w:t>Process</w:t>
            </w:r>
            <w:r w:rsidR="007F4D6B">
              <w:rPr>
                <w:noProof/>
                <w:webHidden/>
              </w:rPr>
              <w:tab/>
            </w:r>
            <w:r w:rsidR="007F4D6B">
              <w:rPr>
                <w:noProof/>
                <w:webHidden/>
              </w:rPr>
              <w:fldChar w:fldCharType="begin"/>
            </w:r>
            <w:r w:rsidR="007F4D6B">
              <w:rPr>
                <w:noProof/>
                <w:webHidden/>
              </w:rPr>
              <w:instrText xml:space="preserve"> PAGEREF _Toc450579331 \h </w:instrText>
            </w:r>
            <w:r w:rsidR="007F4D6B">
              <w:rPr>
                <w:noProof/>
                <w:webHidden/>
              </w:rPr>
            </w:r>
            <w:r w:rsidR="007F4D6B">
              <w:rPr>
                <w:noProof/>
                <w:webHidden/>
              </w:rPr>
              <w:fldChar w:fldCharType="separate"/>
            </w:r>
            <w:r w:rsidR="007F4D6B">
              <w:rPr>
                <w:noProof/>
                <w:webHidden/>
              </w:rPr>
              <w:t>9</w:t>
            </w:r>
            <w:r w:rsidR="007F4D6B">
              <w:rPr>
                <w:noProof/>
                <w:webHidden/>
              </w:rPr>
              <w:fldChar w:fldCharType="end"/>
            </w:r>
          </w:hyperlink>
        </w:p>
        <w:p w14:paraId="2F3EE249" w14:textId="77777777" w:rsidR="007F4D6B" w:rsidRDefault="00597954" w:rsidP="007F4D6B">
          <w:pPr>
            <w:pStyle w:val="TOC2"/>
            <w:tabs>
              <w:tab w:val="right" w:leader="dot" w:pos="9350"/>
            </w:tabs>
            <w:spacing w:line="360" w:lineRule="auto"/>
            <w:rPr>
              <w:rFonts w:eastAsiaTheme="minorEastAsia"/>
              <w:b w:val="0"/>
              <w:noProof/>
              <w:sz w:val="24"/>
              <w:szCs w:val="24"/>
              <w:lang w:val="en-US"/>
            </w:rPr>
          </w:pPr>
          <w:hyperlink w:anchor="_Toc450579332" w:history="1">
            <w:r w:rsidR="007F4D6B" w:rsidRPr="00005D8D">
              <w:rPr>
                <w:rStyle w:val="Hyperlink"/>
                <w:noProof/>
                <w:lang w:val="en-US"/>
              </w:rPr>
              <w:t>Evaluation</w:t>
            </w:r>
            <w:r w:rsidR="007F4D6B">
              <w:rPr>
                <w:noProof/>
                <w:webHidden/>
              </w:rPr>
              <w:tab/>
            </w:r>
            <w:r w:rsidR="007F4D6B">
              <w:rPr>
                <w:noProof/>
                <w:webHidden/>
              </w:rPr>
              <w:fldChar w:fldCharType="begin"/>
            </w:r>
            <w:r w:rsidR="007F4D6B">
              <w:rPr>
                <w:noProof/>
                <w:webHidden/>
              </w:rPr>
              <w:instrText xml:space="preserve"> PAGEREF _Toc450579332 \h </w:instrText>
            </w:r>
            <w:r w:rsidR="007F4D6B">
              <w:rPr>
                <w:noProof/>
                <w:webHidden/>
              </w:rPr>
            </w:r>
            <w:r w:rsidR="007F4D6B">
              <w:rPr>
                <w:noProof/>
                <w:webHidden/>
              </w:rPr>
              <w:fldChar w:fldCharType="separate"/>
            </w:r>
            <w:r w:rsidR="007F4D6B">
              <w:rPr>
                <w:noProof/>
                <w:webHidden/>
              </w:rPr>
              <w:t>9</w:t>
            </w:r>
            <w:r w:rsidR="007F4D6B">
              <w:rPr>
                <w:noProof/>
                <w:webHidden/>
              </w:rPr>
              <w:fldChar w:fldCharType="end"/>
            </w:r>
          </w:hyperlink>
        </w:p>
        <w:p w14:paraId="1A7BCD49" w14:textId="77777777" w:rsidR="007F4D6B" w:rsidRDefault="00597954" w:rsidP="007F4D6B">
          <w:pPr>
            <w:pStyle w:val="TOC2"/>
            <w:tabs>
              <w:tab w:val="right" w:leader="dot" w:pos="9350"/>
            </w:tabs>
            <w:spacing w:line="360" w:lineRule="auto"/>
            <w:rPr>
              <w:rFonts w:eastAsiaTheme="minorEastAsia"/>
              <w:b w:val="0"/>
              <w:noProof/>
              <w:sz w:val="24"/>
              <w:szCs w:val="24"/>
              <w:lang w:val="en-US"/>
            </w:rPr>
          </w:pPr>
          <w:hyperlink w:anchor="_Toc450579333" w:history="1">
            <w:r w:rsidR="007F4D6B" w:rsidRPr="00005D8D">
              <w:rPr>
                <w:rStyle w:val="Hyperlink"/>
                <w:noProof/>
                <w:lang w:val="en-US"/>
              </w:rPr>
              <w:t>Implementation</w:t>
            </w:r>
            <w:r w:rsidR="007F4D6B">
              <w:rPr>
                <w:noProof/>
                <w:webHidden/>
              </w:rPr>
              <w:tab/>
            </w:r>
            <w:r w:rsidR="007F4D6B">
              <w:rPr>
                <w:noProof/>
                <w:webHidden/>
              </w:rPr>
              <w:fldChar w:fldCharType="begin"/>
            </w:r>
            <w:r w:rsidR="007F4D6B">
              <w:rPr>
                <w:noProof/>
                <w:webHidden/>
              </w:rPr>
              <w:instrText xml:space="preserve"> PAGEREF _Toc450579333 \h </w:instrText>
            </w:r>
            <w:r w:rsidR="007F4D6B">
              <w:rPr>
                <w:noProof/>
                <w:webHidden/>
              </w:rPr>
            </w:r>
            <w:r w:rsidR="007F4D6B">
              <w:rPr>
                <w:noProof/>
                <w:webHidden/>
              </w:rPr>
              <w:fldChar w:fldCharType="separate"/>
            </w:r>
            <w:r w:rsidR="007F4D6B">
              <w:rPr>
                <w:noProof/>
                <w:webHidden/>
              </w:rPr>
              <w:t>9</w:t>
            </w:r>
            <w:r w:rsidR="007F4D6B">
              <w:rPr>
                <w:noProof/>
                <w:webHidden/>
              </w:rPr>
              <w:fldChar w:fldCharType="end"/>
            </w:r>
          </w:hyperlink>
        </w:p>
        <w:p w14:paraId="1A7F16EE" w14:textId="77777777" w:rsidR="007F4D6B" w:rsidRDefault="00597954" w:rsidP="007F4D6B">
          <w:pPr>
            <w:pStyle w:val="TOC2"/>
            <w:tabs>
              <w:tab w:val="right" w:leader="dot" w:pos="9350"/>
            </w:tabs>
            <w:spacing w:line="360" w:lineRule="auto"/>
            <w:rPr>
              <w:rFonts w:eastAsiaTheme="minorEastAsia"/>
              <w:b w:val="0"/>
              <w:noProof/>
              <w:sz w:val="24"/>
              <w:szCs w:val="24"/>
              <w:lang w:val="en-US"/>
            </w:rPr>
          </w:pPr>
          <w:hyperlink w:anchor="_Toc450579334" w:history="1">
            <w:r w:rsidR="007F4D6B" w:rsidRPr="00005D8D">
              <w:rPr>
                <w:rStyle w:val="Hyperlink"/>
                <w:noProof/>
                <w:lang w:val="en-US"/>
              </w:rPr>
              <w:t>Resistance</w:t>
            </w:r>
            <w:r w:rsidR="007F4D6B">
              <w:rPr>
                <w:noProof/>
                <w:webHidden/>
              </w:rPr>
              <w:tab/>
            </w:r>
            <w:r w:rsidR="007F4D6B">
              <w:rPr>
                <w:noProof/>
                <w:webHidden/>
              </w:rPr>
              <w:fldChar w:fldCharType="begin"/>
            </w:r>
            <w:r w:rsidR="007F4D6B">
              <w:rPr>
                <w:noProof/>
                <w:webHidden/>
              </w:rPr>
              <w:instrText xml:space="preserve"> PAGEREF _Toc450579334 \h </w:instrText>
            </w:r>
            <w:r w:rsidR="007F4D6B">
              <w:rPr>
                <w:noProof/>
                <w:webHidden/>
              </w:rPr>
            </w:r>
            <w:r w:rsidR="007F4D6B">
              <w:rPr>
                <w:noProof/>
                <w:webHidden/>
              </w:rPr>
              <w:fldChar w:fldCharType="separate"/>
            </w:r>
            <w:r w:rsidR="007F4D6B">
              <w:rPr>
                <w:noProof/>
                <w:webHidden/>
              </w:rPr>
              <w:t>9</w:t>
            </w:r>
            <w:r w:rsidR="007F4D6B">
              <w:rPr>
                <w:noProof/>
                <w:webHidden/>
              </w:rPr>
              <w:fldChar w:fldCharType="end"/>
            </w:r>
          </w:hyperlink>
        </w:p>
        <w:p w14:paraId="189F5EC9" w14:textId="77777777" w:rsidR="007F4D6B" w:rsidRDefault="00597954" w:rsidP="007F4D6B">
          <w:pPr>
            <w:pStyle w:val="TOC3"/>
            <w:tabs>
              <w:tab w:val="right" w:leader="dot" w:pos="9350"/>
            </w:tabs>
            <w:spacing w:line="360" w:lineRule="auto"/>
            <w:rPr>
              <w:rFonts w:eastAsiaTheme="minorEastAsia"/>
              <w:noProof/>
              <w:sz w:val="24"/>
              <w:szCs w:val="24"/>
              <w:lang w:val="en-US"/>
            </w:rPr>
          </w:pPr>
          <w:hyperlink w:anchor="_Toc450579335" w:history="1">
            <w:r w:rsidR="007F4D6B" w:rsidRPr="00005D8D">
              <w:rPr>
                <w:rStyle w:val="Hyperlink"/>
                <w:noProof/>
              </w:rPr>
              <w:t>Benefits of the project</w:t>
            </w:r>
            <w:r w:rsidR="007F4D6B">
              <w:rPr>
                <w:noProof/>
                <w:webHidden/>
              </w:rPr>
              <w:tab/>
            </w:r>
            <w:r w:rsidR="007F4D6B">
              <w:rPr>
                <w:noProof/>
                <w:webHidden/>
              </w:rPr>
              <w:fldChar w:fldCharType="begin"/>
            </w:r>
            <w:r w:rsidR="007F4D6B">
              <w:rPr>
                <w:noProof/>
                <w:webHidden/>
              </w:rPr>
              <w:instrText xml:space="preserve"> PAGEREF _Toc450579335 \h </w:instrText>
            </w:r>
            <w:r w:rsidR="007F4D6B">
              <w:rPr>
                <w:noProof/>
                <w:webHidden/>
              </w:rPr>
            </w:r>
            <w:r w:rsidR="007F4D6B">
              <w:rPr>
                <w:noProof/>
                <w:webHidden/>
              </w:rPr>
              <w:fldChar w:fldCharType="separate"/>
            </w:r>
            <w:r w:rsidR="007F4D6B">
              <w:rPr>
                <w:noProof/>
                <w:webHidden/>
              </w:rPr>
              <w:t>10</w:t>
            </w:r>
            <w:r w:rsidR="007F4D6B">
              <w:rPr>
                <w:noProof/>
                <w:webHidden/>
              </w:rPr>
              <w:fldChar w:fldCharType="end"/>
            </w:r>
          </w:hyperlink>
        </w:p>
        <w:p w14:paraId="350412F2" w14:textId="77777777" w:rsidR="007F4D6B" w:rsidRDefault="00597954" w:rsidP="007F4D6B">
          <w:pPr>
            <w:pStyle w:val="TOC1"/>
            <w:tabs>
              <w:tab w:val="right" w:leader="dot" w:pos="9350"/>
            </w:tabs>
            <w:spacing w:line="360" w:lineRule="auto"/>
            <w:rPr>
              <w:rFonts w:eastAsiaTheme="minorEastAsia"/>
              <w:b w:val="0"/>
              <w:noProof/>
              <w:lang w:val="en-US"/>
            </w:rPr>
          </w:pPr>
          <w:hyperlink w:anchor="_Toc450579336" w:history="1">
            <w:r w:rsidR="007F4D6B" w:rsidRPr="00005D8D">
              <w:rPr>
                <w:rStyle w:val="Hyperlink"/>
                <w:noProof/>
              </w:rPr>
              <w:t>Phase VI: Design and Integration</w:t>
            </w:r>
            <w:r w:rsidR="007F4D6B">
              <w:rPr>
                <w:noProof/>
                <w:webHidden/>
              </w:rPr>
              <w:tab/>
            </w:r>
            <w:r w:rsidR="007F4D6B">
              <w:rPr>
                <w:noProof/>
                <w:webHidden/>
              </w:rPr>
              <w:fldChar w:fldCharType="begin"/>
            </w:r>
            <w:r w:rsidR="007F4D6B">
              <w:rPr>
                <w:noProof/>
                <w:webHidden/>
              </w:rPr>
              <w:instrText xml:space="preserve"> PAGEREF _Toc450579336 \h </w:instrText>
            </w:r>
            <w:r w:rsidR="007F4D6B">
              <w:rPr>
                <w:noProof/>
                <w:webHidden/>
              </w:rPr>
            </w:r>
            <w:r w:rsidR="007F4D6B">
              <w:rPr>
                <w:noProof/>
                <w:webHidden/>
              </w:rPr>
              <w:fldChar w:fldCharType="separate"/>
            </w:r>
            <w:r w:rsidR="007F4D6B">
              <w:rPr>
                <w:noProof/>
                <w:webHidden/>
              </w:rPr>
              <w:t>12</w:t>
            </w:r>
            <w:r w:rsidR="007F4D6B">
              <w:rPr>
                <w:noProof/>
                <w:webHidden/>
              </w:rPr>
              <w:fldChar w:fldCharType="end"/>
            </w:r>
          </w:hyperlink>
        </w:p>
        <w:p w14:paraId="7857A427" w14:textId="77777777" w:rsidR="007F4D6B" w:rsidRDefault="00597954" w:rsidP="007F4D6B">
          <w:pPr>
            <w:pStyle w:val="TOC1"/>
            <w:tabs>
              <w:tab w:val="right" w:leader="dot" w:pos="9350"/>
            </w:tabs>
            <w:spacing w:line="360" w:lineRule="auto"/>
            <w:rPr>
              <w:rFonts w:eastAsiaTheme="minorEastAsia"/>
              <w:b w:val="0"/>
              <w:noProof/>
              <w:lang w:val="en-US"/>
            </w:rPr>
          </w:pPr>
          <w:hyperlink w:anchor="_Toc450579337" w:history="1">
            <w:r w:rsidR="007F4D6B" w:rsidRPr="00005D8D">
              <w:rPr>
                <w:rStyle w:val="Hyperlink"/>
                <w:noProof/>
              </w:rPr>
              <w:t>Phase VII Construction and Testing</w:t>
            </w:r>
            <w:r w:rsidR="007F4D6B">
              <w:rPr>
                <w:noProof/>
                <w:webHidden/>
              </w:rPr>
              <w:tab/>
            </w:r>
            <w:r w:rsidR="007F4D6B">
              <w:rPr>
                <w:noProof/>
                <w:webHidden/>
              </w:rPr>
              <w:fldChar w:fldCharType="begin"/>
            </w:r>
            <w:r w:rsidR="007F4D6B">
              <w:rPr>
                <w:noProof/>
                <w:webHidden/>
              </w:rPr>
              <w:instrText xml:space="preserve"> PAGEREF _Toc450579337 \h </w:instrText>
            </w:r>
            <w:r w:rsidR="007F4D6B">
              <w:rPr>
                <w:noProof/>
                <w:webHidden/>
              </w:rPr>
            </w:r>
            <w:r w:rsidR="007F4D6B">
              <w:rPr>
                <w:noProof/>
                <w:webHidden/>
              </w:rPr>
              <w:fldChar w:fldCharType="separate"/>
            </w:r>
            <w:r w:rsidR="007F4D6B">
              <w:rPr>
                <w:noProof/>
                <w:webHidden/>
              </w:rPr>
              <w:t>13</w:t>
            </w:r>
            <w:r w:rsidR="007F4D6B">
              <w:rPr>
                <w:noProof/>
                <w:webHidden/>
              </w:rPr>
              <w:fldChar w:fldCharType="end"/>
            </w:r>
          </w:hyperlink>
        </w:p>
        <w:p w14:paraId="55416EFE" w14:textId="77777777" w:rsidR="007F4D6B" w:rsidRDefault="00597954" w:rsidP="007F4D6B">
          <w:pPr>
            <w:pStyle w:val="TOC1"/>
            <w:tabs>
              <w:tab w:val="right" w:leader="dot" w:pos="9350"/>
            </w:tabs>
            <w:spacing w:line="360" w:lineRule="auto"/>
            <w:rPr>
              <w:rFonts w:eastAsiaTheme="minorEastAsia"/>
              <w:b w:val="0"/>
              <w:noProof/>
              <w:lang w:val="en-US"/>
            </w:rPr>
          </w:pPr>
          <w:hyperlink w:anchor="_Toc450579338" w:history="1">
            <w:r w:rsidR="007F4D6B" w:rsidRPr="00005D8D">
              <w:rPr>
                <w:rStyle w:val="Hyperlink"/>
                <w:noProof/>
              </w:rPr>
              <w:t>Phase VIII: Installation and Delivery</w:t>
            </w:r>
            <w:r w:rsidR="007F4D6B">
              <w:rPr>
                <w:noProof/>
                <w:webHidden/>
              </w:rPr>
              <w:tab/>
            </w:r>
            <w:r w:rsidR="007F4D6B">
              <w:rPr>
                <w:noProof/>
                <w:webHidden/>
              </w:rPr>
              <w:fldChar w:fldCharType="begin"/>
            </w:r>
            <w:r w:rsidR="007F4D6B">
              <w:rPr>
                <w:noProof/>
                <w:webHidden/>
              </w:rPr>
              <w:instrText xml:space="preserve"> PAGEREF _Toc450579338 \h </w:instrText>
            </w:r>
            <w:r w:rsidR="007F4D6B">
              <w:rPr>
                <w:noProof/>
                <w:webHidden/>
              </w:rPr>
            </w:r>
            <w:r w:rsidR="007F4D6B">
              <w:rPr>
                <w:noProof/>
                <w:webHidden/>
              </w:rPr>
              <w:fldChar w:fldCharType="separate"/>
            </w:r>
            <w:r w:rsidR="007F4D6B">
              <w:rPr>
                <w:noProof/>
                <w:webHidden/>
              </w:rPr>
              <w:t>14</w:t>
            </w:r>
            <w:r w:rsidR="007F4D6B">
              <w:rPr>
                <w:noProof/>
                <w:webHidden/>
              </w:rPr>
              <w:fldChar w:fldCharType="end"/>
            </w:r>
          </w:hyperlink>
        </w:p>
        <w:p w14:paraId="4A4BE5CF" w14:textId="77777777" w:rsidR="007F4D6B" w:rsidRDefault="00597954" w:rsidP="007F4D6B">
          <w:pPr>
            <w:pStyle w:val="TOC1"/>
            <w:tabs>
              <w:tab w:val="right" w:leader="dot" w:pos="9350"/>
            </w:tabs>
            <w:spacing w:line="360" w:lineRule="auto"/>
            <w:rPr>
              <w:rFonts w:eastAsiaTheme="minorEastAsia"/>
              <w:b w:val="0"/>
              <w:noProof/>
              <w:lang w:val="en-US"/>
            </w:rPr>
          </w:pPr>
          <w:hyperlink w:anchor="_Toc450579339" w:history="1">
            <w:r w:rsidR="007F4D6B" w:rsidRPr="00005D8D">
              <w:rPr>
                <w:rStyle w:val="Hyperlink"/>
                <w:noProof/>
              </w:rPr>
              <w:t>References</w:t>
            </w:r>
            <w:r w:rsidR="007F4D6B">
              <w:rPr>
                <w:noProof/>
                <w:webHidden/>
              </w:rPr>
              <w:tab/>
            </w:r>
            <w:r w:rsidR="007F4D6B">
              <w:rPr>
                <w:noProof/>
                <w:webHidden/>
              </w:rPr>
              <w:fldChar w:fldCharType="begin"/>
            </w:r>
            <w:r w:rsidR="007F4D6B">
              <w:rPr>
                <w:noProof/>
                <w:webHidden/>
              </w:rPr>
              <w:instrText xml:space="preserve"> PAGEREF _Toc450579339 \h </w:instrText>
            </w:r>
            <w:r w:rsidR="007F4D6B">
              <w:rPr>
                <w:noProof/>
                <w:webHidden/>
              </w:rPr>
            </w:r>
            <w:r w:rsidR="007F4D6B">
              <w:rPr>
                <w:noProof/>
                <w:webHidden/>
              </w:rPr>
              <w:fldChar w:fldCharType="separate"/>
            </w:r>
            <w:r w:rsidR="007F4D6B">
              <w:rPr>
                <w:noProof/>
                <w:webHidden/>
              </w:rPr>
              <w:t>16</w:t>
            </w:r>
            <w:r w:rsidR="007F4D6B">
              <w:rPr>
                <w:noProof/>
                <w:webHidden/>
              </w:rPr>
              <w:fldChar w:fldCharType="end"/>
            </w:r>
          </w:hyperlink>
        </w:p>
        <w:p w14:paraId="237EC35C" w14:textId="54D91A2E" w:rsidR="0001168D" w:rsidRDefault="0001168D" w:rsidP="007F4D6B">
          <w:pPr>
            <w:spacing w:line="360" w:lineRule="auto"/>
            <w:sectPr w:rsidR="0001168D">
              <w:pgSz w:w="12240" w:h="15840"/>
              <w:pgMar w:top="1440" w:right="1440" w:bottom="1440" w:left="1440" w:header="720" w:footer="720" w:gutter="0"/>
              <w:cols w:space="720"/>
              <w:docGrid w:linePitch="360"/>
            </w:sectPr>
          </w:pPr>
          <w:r>
            <w:rPr>
              <w:b/>
              <w:bCs/>
              <w:noProof/>
            </w:rPr>
            <w:fldChar w:fldCharType="end"/>
          </w:r>
        </w:p>
      </w:sdtContent>
    </w:sdt>
    <w:p w14:paraId="0B28E0CB" w14:textId="5C7C315E" w:rsidR="00685F5B" w:rsidRDefault="00685F5B" w:rsidP="00685F5B">
      <w:pPr>
        <w:pStyle w:val="Heading1"/>
      </w:pPr>
      <w:bookmarkStart w:id="1" w:name="_Toc450579318"/>
      <w:r>
        <w:lastRenderedPageBreak/>
        <w:t>Introduction</w:t>
      </w:r>
      <w:bookmarkEnd w:id="1"/>
      <w:r>
        <w:t xml:space="preserve"> </w:t>
      </w:r>
    </w:p>
    <w:p w14:paraId="03EBD3AB" w14:textId="6932E14D" w:rsidR="00806223" w:rsidRPr="00806223" w:rsidRDefault="00806223" w:rsidP="0012734B">
      <w:pPr>
        <w:ind w:firstLine="720"/>
      </w:pPr>
      <w:r>
        <w:t xml:space="preserve">Online e-commerce is developing and users are readily adopting the platform to make purchases. It is mandatory for Apparel Industry to maintain online presence. </w:t>
      </w:r>
      <w:r w:rsidR="0012734B">
        <w:fldChar w:fldCharType="begin"/>
      </w:r>
      <w:r w:rsidR="003B3DD9">
        <w:instrText xml:space="preserve"> ADDIN EN.CITE &lt;EndNote&gt;&lt;Cite AuthorYear="1"&gt;&lt;Author&gt;Lee&lt;/Author&gt;&lt;Year&gt;2012&lt;/Year&gt;&lt;RecNum&gt;1423&lt;/RecNum&gt;&lt;Pages&gt;12&lt;/Pages&gt;&lt;DisplayText&gt;Lee, Lee, and Lee (2012)&lt;/DisplayText&gt;&lt;record&gt;&lt;rec-number&gt;1423&lt;/rec-number&gt;&lt;foreign-keys&gt;&lt;key app="EN" db-id="xfdad09z5s5zvqe59whp9vers5x9wvs0t2tx" timestamp="1462719954"&gt;1423&lt;/key&gt;&lt;/foreign-keys&gt;&lt;ref-type name="Journal Article"&gt;17&lt;/ref-type&gt;&lt;contributors&gt;&lt;authors&gt;&lt;author&gt;Lee, Jihyun&lt;/author&gt;&lt;author&gt;Lee, Yuri&lt;/author&gt;&lt;author&gt;Lee, Yoon-Jung&lt;/author&gt;&lt;/authors&gt;&lt;/contributors&gt;&lt;titles&gt;&lt;title&gt;Do customization programs of e-commerce companies lead to better relationship with consumers?&lt;/title&gt;&lt;secondary-title&gt;Electronic Commerce Research and Applications&lt;/secondary-title&gt;&lt;/titles&gt;&lt;periodical&gt;&lt;full-title&gt;Electronic Commerce Research and Applications&lt;/full-title&gt;&lt;/periodical&gt;&lt;pages&gt;262-274 %@ 1567-4223&lt;/pages&gt;&lt;volume&gt;11&lt;/volume&gt;&lt;number&gt;3&lt;/number&gt;&lt;dates&gt;&lt;year&gt;2012&lt;/year&gt;&lt;/dates&gt;&lt;urls&gt;&lt;/urls&gt;&lt;/record&gt;&lt;/Cite&gt;&lt;/EndNote&gt;</w:instrText>
      </w:r>
      <w:r w:rsidR="0012734B">
        <w:fldChar w:fldCharType="separate"/>
      </w:r>
      <w:r w:rsidR="0012734B">
        <w:rPr>
          <w:noProof/>
        </w:rPr>
        <w:t>Lee, Lee, and Lee (2012)</w:t>
      </w:r>
      <w:r w:rsidR="0012734B">
        <w:fldChar w:fldCharType="end"/>
      </w:r>
      <w:r>
        <w:t xml:space="preserve"> </w:t>
      </w:r>
      <w:r w:rsidR="0012734B">
        <w:t xml:space="preserve">identifies that personalisation can solve many issues for e-commerce companies as consumer can not feel the actual product before they buy hence remains a hurdle in purchase decisions. The innovation discussed in this project proposal is a virtual try room for American Eagle Outfitter. The idea is to personalise the process for user and enhance user experience. Using these new feature consumers can actually try their cloths before they buy. </w:t>
      </w:r>
    </w:p>
    <w:p w14:paraId="17B8EB38" w14:textId="62957ECE" w:rsidR="002005A7" w:rsidRDefault="002005A7" w:rsidP="002005A7">
      <w:pPr>
        <w:pStyle w:val="Heading1"/>
      </w:pPr>
      <w:bookmarkStart w:id="2" w:name="_Toc450579319"/>
      <w:r>
        <w:t>Company Description</w:t>
      </w:r>
      <w:bookmarkEnd w:id="2"/>
    </w:p>
    <w:p w14:paraId="5FB6DC25" w14:textId="05287014" w:rsidR="00A76031" w:rsidRPr="00A76031" w:rsidRDefault="00806223" w:rsidP="00A76031">
      <w:pPr>
        <w:pStyle w:val="Heading2"/>
      </w:pPr>
      <w:bookmarkStart w:id="3" w:name="_Toc450579320"/>
      <w:r w:rsidRPr="0012734B">
        <w:t>American E</w:t>
      </w:r>
      <w:r w:rsidR="00B90DCB" w:rsidRPr="0012734B">
        <w:t xml:space="preserve">agle </w:t>
      </w:r>
      <w:r w:rsidR="0012734B" w:rsidRPr="0012734B">
        <w:t>Outfitters</w:t>
      </w:r>
      <w:bookmarkEnd w:id="3"/>
    </w:p>
    <w:p w14:paraId="26B56827" w14:textId="77777777" w:rsidR="00A76031" w:rsidRDefault="00095DA1" w:rsidP="0012734B">
      <w:pPr>
        <w:ind w:firstLine="720"/>
        <w:rPr>
          <w:lang w:val="en-US"/>
        </w:rPr>
      </w:pPr>
      <w:r>
        <w:rPr>
          <w:lang w:val="en-US"/>
        </w:rPr>
        <w:t xml:space="preserve">American Eagle </w:t>
      </w:r>
      <w:r w:rsidR="00D6038C">
        <w:rPr>
          <w:lang w:val="en-US"/>
        </w:rPr>
        <w:t>Outfitter (</w:t>
      </w:r>
      <w:r w:rsidR="006C51B4">
        <w:rPr>
          <w:lang w:val="en-US"/>
        </w:rPr>
        <w:t>AEO)</w:t>
      </w:r>
      <w:r>
        <w:rPr>
          <w:lang w:val="en-US"/>
        </w:rPr>
        <w:t xml:space="preserve"> is a US based clothing brand that provides clothing for male and female in casual ware, jeans and under garments.</w:t>
      </w:r>
      <w:r w:rsidR="006C51B4">
        <w:rPr>
          <w:lang w:val="en-US"/>
        </w:rPr>
        <w:t xml:space="preserve"> The target market are the young age segment (aged 18-30)</w:t>
      </w:r>
      <w:r w:rsidR="00806223">
        <w:rPr>
          <w:lang w:val="en-US"/>
        </w:rPr>
        <w:t xml:space="preserve"> </w:t>
      </w:r>
      <w:r w:rsidR="00806223">
        <w:rPr>
          <w:lang w:val="en-US"/>
        </w:rPr>
        <w:fldChar w:fldCharType="begin"/>
      </w:r>
      <w:r w:rsidR="00806223">
        <w:rPr>
          <w:lang w:val="en-US"/>
        </w:rPr>
        <w:instrText xml:space="preserve"> ADDIN EN.CITE &lt;EndNote&gt;&lt;Cite&gt;&lt;Author&gt;Thompson&lt;/Author&gt;&lt;Year&gt;2010&lt;/Year&gt;&lt;RecNum&gt;1421&lt;/RecNum&gt;&lt;DisplayText&gt;(Thompson, 2010)&lt;/DisplayText&gt;&lt;record&gt;&lt;rec-number&gt;1421&lt;/rec-number&gt;&lt;foreign-keys&gt;&lt;key app="EN" db-id="xfdad09z5s5zvqe59whp9vers5x9wvs0t2tx" timestamp="1462719262"&gt;1421&lt;/key&gt;&lt;/foreign-keys&gt;&lt;ref-type name="Journal Article"&gt;17&lt;/ref-type&gt;&lt;contributors&gt;&lt;authors&gt;&lt;author&gt;Thompson, Chris&lt;/author&gt;&lt;/authors&gt;&lt;/contributors&gt;&lt;titles&gt;&lt;title&gt;American Eagle Outfitters offers at 15% discount just for checking in&lt;/title&gt;&lt;secondary-title&gt;About Foursquare Blog&lt;/secondary-title&gt;&lt;/titles&gt;&lt;periodical&gt;&lt;full-title&gt;About Foursquare Blog&lt;/full-title&gt;&lt;/periodical&gt;&lt;dates&gt;&lt;year&gt;2010&lt;/year&gt;&lt;/dates&gt;&lt;urls&gt;&lt;/urls&gt;&lt;/record&gt;&lt;/Cite&gt;&lt;/EndNote&gt;</w:instrText>
      </w:r>
      <w:r w:rsidR="00806223">
        <w:rPr>
          <w:lang w:val="en-US"/>
        </w:rPr>
        <w:fldChar w:fldCharType="separate"/>
      </w:r>
      <w:r w:rsidR="00806223">
        <w:rPr>
          <w:noProof/>
          <w:lang w:val="en-US"/>
        </w:rPr>
        <w:t>(Thompson, 2010)</w:t>
      </w:r>
      <w:r w:rsidR="00806223">
        <w:rPr>
          <w:lang w:val="en-US"/>
        </w:rPr>
        <w:fldChar w:fldCharType="end"/>
      </w:r>
      <w:r w:rsidR="006C51B4">
        <w:rPr>
          <w:lang w:val="en-US"/>
        </w:rPr>
        <w:t>. AOE also operates the clothing brand Aerie which</w:t>
      </w:r>
      <w:r w:rsidR="0012734B">
        <w:rPr>
          <w:lang w:val="en-US"/>
        </w:rPr>
        <w:t xml:space="preserve"> specializes in under garments American E</w:t>
      </w:r>
      <w:r>
        <w:rPr>
          <w:lang w:val="en-US"/>
        </w:rPr>
        <w:t>agle</w:t>
      </w:r>
      <w:r w:rsidR="0012734B">
        <w:rPr>
          <w:lang w:val="en-US"/>
        </w:rPr>
        <w:t xml:space="preserve"> O</w:t>
      </w:r>
      <w:r w:rsidR="006C51B4">
        <w:rPr>
          <w:lang w:val="en-US"/>
        </w:rPr>
        <w:t>ut</w:t>
      </w:r>
      <w:r w:rsidR="00A76031">
        <w:rPr>
          <w:lang w:val="en-US"/>
        </w:rPr>
        <w:t>fitter have 949 stores in the USA</w:t>
      </w:r>
      <w:r w:rsidR="001D0F72">
        <w:rPr>
          <w:lang w:val="en-US"/>
        </w:rPr>
        <w:t xml:space="preserve">. </w:t>
      </w:r>
      <w:r w:rsidR="009A577F">
        <w:rPr>
          <w:lang w:val="en-US"/>
        </w:rPr>
        <w:t xml:space="preserve">AOE also operates stores in Asia, Europe, Africa, Canada, Mexico, Puerto Rico, Columbia and Panama. </w:t>
      </w:r>
    </w:p>
    <w:p w14:paraId="7B6073AC" w14:textId="3E428778" w:rsidR="00A76031" w:rsidRPr="00A76031" w:rsidRDefault="00A76031" w:rsidP="00A76031">
      <w:pPr>
        <w:pStyle w:val="Heading3"/>
      </w:pPr>
      <w:bookmarkStart w:id="4" w:name="_Toc450579321"/>
      <w:r w:rsidRPr="00A76031">
        <w:t>Revenues</w:t>
      </w:r>
      <w:bookmarkEnd w:id="4"/>
      <w:r w:rsidRPr="00A76031">
        <w:t xml:space="preserve"> </w:t>
      </w:r>
    </w:p>
    <w:p w14:paraId="1FB3A677" w14:textId="288DFB68" w:rsidR="00A76031" w:rsidRDefault="007C0A53" w:rsidP="0012734B">
      <w:pPr>
        <w:ind w:firstLine="720"/>
        <w:rPr>
          <w:lang w:val="en-US"/>
        </w:rPr>
      </w:pPr>
      <w:r>
        <w:rPr>
          <w:lang w:val="en-US"/>
        </w:rPr>
        <w:t>AOE sells clothes and apparel and make revenue</w:t>
      </w:r>
      <w:r w:rsidR="00C96916">
        <w:rPr>
          <w:lang w:val="en-US"/>
        </w:rPr>
        <w:t xml:space="preserve"> from the sales of the clothes. </w:t>
      </w:r>
      <w:r w:rsidR="00A76031">
        <w:rPr>
          <w:lang w:val="en-US"/>
        </w:rPr>
        <w:t>During</w:t>
      </w:r>
      <w:r w:rsidR="00C96916">
        <w:rPr>
          <w:lang w:val="en-US"/>
        </w:rPr>
        <w:t xml:space="preserve"> </w:t>
      </w:r>
      <w:r w:rsidR="00A76031">
        <w:rPr>
          <w:lang w:val="en-US"/>
        </w:rPr>
        <w:t xml:space="preserve">2014-15 </w:t>
      </w:r>
      <w:r w:rsidR="00C96916">
        <w:rPr>
          <w:lang w:val="en-US"/>
        </w:rPr>
        <w:t xml:space="preserve">fiscal year </w:t>
      </w:r>
      <w:r w:rsidR="00A76031">
        <w:rPr>
          <w:lang w:val="en-US"/>
        </w:rPr>
        <w:t xml:space="preserve">the company made </w:t>
      </w:r>
      <w:r w:rsidR="00C96916">
        <w:rPr>
          <w:lang w:val="en-US"/>
        </w:rPr>
        <w:t>revenue of 3.49 billion</w:t>
      </w:r>
      <w:r w:rsidR="00D75E10" w:rsidRPr="00D75E10">
        <w:rPr>
          <w:lang w:val="en-US"/>
        </w:rPr>
        <w:t xml:space="preserve"> </w:t>
      </w:r>
      <w:r w:rsidR="00D75E10">
        <w:rPr>
          <w:lang w:val="en-US"/>
        </w:rPr>
        <w:t>dollars</w:t>
      </w:r>
      <w:r w:rsidR="00A76031">
        <w:rPr>
          <w:lang w:val="en-US"/>
        </w:rPr>
        <w:t xml:space="preserve"> and registered</w:t>
      </w:r>
      <w:r w:rsidR="00C96916">
        <w:rPr>
          <w:lang w:val="en-US"/>
        </w:rPr>
        <w:t xml:space="preserve"> </w:t>
      </w:r>
      <w:r w:rsidR="00A76031">
        <w:rPr>
          <w:lang w:val="en-US"/>
        </w:rPr>
        <w:t>growth</w:t>
      </w:r>
      <w:r w:rsidR="00C96916">
        <w:rPr>
          <w:lang w:val="en-US"/>
        </w:rPr>
        <w:t xml:space="preserve"> </w:t>
      </w:r>
      <w:r w:rsidR="00A76031">
        <w:rPr>
          <w:lang w:val="en-US"/>
        </w:rPr>
        <w:t>revenue of 7.9%</w:t>
      </w:r>
      <w:r w:rsidR="008C0772">
        <w:rPr>
          <w:lang w:val="en-US"/>
        </w:rPr>
        <w:t>,</w:t>
      </w:r>
      <w:r w:rsidR="00C96916">
        <w:rPr>
          <w:lang w:val="en-US"/>
        </w:rPr>
        <w:t xml:space="preserve"> with a gross profit of 1.3 billion dollars</w:t>
      </w:r>
      <w:r w:rsidR="00BB6EEF">
        <w:rPr>
          <w:lang w:val="en-US"/>
        </w:rPr>
        <w:t xml:space="preserve">. </w:t>
      </w:r>
      <w:r w:rsidR="00A76031">
        <w:rPr>
          <w:lang w:val="en-US"/>
        </w:rPr>
        <w:t xml:space="preserve">Sales include men and women </w:t>
      </w:r>
      <w:r w:rsidR="000F3F6C">
        <w:rPr>
          <w:lang w:val="en-US"/>
        </w:rPr>
        <w:t>clothing and undergarments</w:t>
      </w:r>
      <w:r w:rsidR="00D332BD">
        <w:rPr>
          <w:lang w:val="en-US"/>
        </w:rPr>
        <w:t xml:space="preserve"> </w:t>
      </w:r>
      <w:r w:rsidR="00D332BD">
        <w:fldChar w:fldCharType="begin"/>
      </w:r>
      <w:r w:rsidR="00D332BD">
        <w:instrText xml:space="preserve"> ADDIN EN.CITE &lt;EndNote&gt;&lt;Cite&gt;&lt;Author&gt;Trebilcock&lt;/Author&gt;&lt;Year&gt;2007&lt;/Year&gt;&lt;RecNum&gt;1424&lt;/RecNum&gt;&lt;DisplayText&gt;(Trebilcock, 2007)&lt;/DisplayText&gt;&lt;record&gt;&lt;rec-number&gt;1424&lt;/rec-number&gt;&lt;foreign-keys&gt;&lt;key app="EN" db-id="xfdad09z5s5zvqe59whp9vers5x9wvs0t2tx" timestamp="1462723256"&gt;1424&lt;/key&gt;&lt;/foreign-keys&gt;&lt;ref-type name="Journal Article"&gt;17&lt;/ref-type&gt;&lt;contributors&gt;&lt;authors&gt;&lt;author&gt;Trebilcock, Bob&lt;/author&gt;&lt;/authors&gt;&lt;/contributors&gt;&lt;titles&gt;&lt;title&gt;American eagle reinvents retail&lt;/title&gt;&lt;secondary-title&gt;Modern Materials Handling&lt;/secondary-title&gt;&lt;/titles&gt;&lt;periodical&gt;&lt;full-title&gt;Modern Materials Handling&lt;/full-title&gt;&lt;/periodical&gt;&lt;dates&gt;&lt;year&gt;2007&lt;/year&gt;&lt;/dates&gt;&lt;urls&gt;&lt;/urls&gt;&lt;/record&gt;&lt;/Cite&gt;&lt;/EndNote&gt;</w:instrText>
      </w:r>
      <w:r w:rsidR="00D332BD">
        <w:fldChar w:fldCharType="separate"/>
      </w:r>
      <w:r w:rsidR="00D332BD">
        <w:rPr>
          <w:noProof/>
        </w:rPr>
        <w:t>(Trebilcock, 2007)</w:t>
      </w:r>
      <w:r w:rsidR="00D332BD">
        <w:fldChar w:fldCharType="end"/>
      </w:r>
      <w:r w:rsidR="000F3F6C">
        <w:rPr>
          <w:lang w:val="en-US"/>
        </w:rPr>
        <w:t xml:space="preserve">. </w:t>
      </w:r>
    </w:p>
    <w:p w14:paraId="5C4EFA22" w14:textId="7D38F7FF" w:rsidR="00A76031" w:rsidRDefault="000F3F6C" w:rsidP="00A76031">
      <w:pPr>
        <w:pStyle w:val="Heading3"/>
      </w:pPr>
      <w:bookmarkStart w:id="5" w:name="_Toc450579322"/>
      <w:r>
        <w:lastRenderedPageBreak/>
        <w:t>Outsourced</w:t>
      </w:r>
      <w:r w:rsidR="00A76031">
        <w:t xml:space="preserve"> </w:t>
      </w:r>
      <w:r>
        <w:t>HR</w:t>
      </w:r>
      <w:bookmarkEnd w:id="5"/>
    </w:p>
    <w:p w14:paraId="660F5450" w14:textId="74C544D6" w:rsidR="008233ED" w:rsidRDefault="004E3D9E" w:rsidP="0012734B">
      <w:pPr>
        <w:ind w:firstLine="720"/>
      </w:pPr>
      <w:r>
        <w:rPr>
          <w:lang w:val="en-US"/>
        </w:rPr>
        <w:t xml:space="preserve">In order to consistently satisfy these </w:t>
      </w:r>
      <w:proofErr w:type="gramStart"/>
      <w:r>
        <w:rPr>
          <w:lang w:val="en-US"/>
        </w:rPr>
        <w:t>clients</w:t>
      </w:r>
      <w:proofErr w:type="gramEnd"/>
      <w:r>
        <w:rPr>
          <w:lang w:val="en-US"/>
        </w:rPr>
        <w:t xml:space="preserve"> the firm </w:t>
      </w:r>
      <w:r w:rsidR="00A76031">
        <w:rPr>
          <w:lang w:val="en-US"/>
        </w:rPr>
        <w:t>has outsourced its HR</w:t>
      </w:r>
      <w:r>
        <w:rPr>
          <w:lang w:val="en-US"/>
        </w:rPr>
        <w:t xml:space="preserve"> </w:t>
      </w:r>
      <w:r w:rsidR="00A76031">
        <w:rPr>
          <w:lang w:val="en-US"/>
        </w:rPr>
        <w:t>to</w:t>
      </w:r>
      <w:r w:rsidR="00754546">
        <w:rPr>
          <w:lang w:val="en-US"/>
        </w:rPr>
        <w:t xml:space="preserve"> </w:t>
      </w:r>
      <w:r w:rsidR="00754546">
        <w:t>JBC</w:t>
      </w:r>
      <w:r w:rsidR="00806223">
        <w:t xml:space="preserve"> </w:t>
      </w:r>
      <w:r w:rsidR="00754546">
        <w:t>Style</w:t>
      </w:r>
      <w:r w:rsidR="00AF7CDF">
        <w:t xml:space="preserve"> Inc</w:t>
      </w:r>
      <w:r w:rsidR="00754546">
        <w:t>.</w:t>
      </w:r>
      <w:r w:rsidR="00AF7CDF">
        <w:t xml:space="preserve"> </w:t>
      </w:r>
      <w:r w:rsidR="00D332BD">
        <w:t>American Eagle</w:t>
      </w:r>
      <w:r w:rsidR="00AF7CDF">
        <w:t xml:space="preserve"> Outfitters employees </w:t>
      </w:r>
      <w:r w:rsidR="00D332BD">
        <w:t xml:space="preserve">are </w:t>
      </w:r>
      <w:r w:rsidR="00AF7CDF">
        <w:t xml:space="preserve">around </w:t>
      </w:r>
      <w:r w:rsidR="00AF7CDF" w:rsidRPr="00AF7CDF">
        <w:t>39,600</w:t>
      </w:r>
      <w:r w:rsidR="00D332BD">
        <w:t>.</w:t>
      </w:r>
    </w:p>
    <w:p w14:paraId="0480BC66" w14:textId="77777777" w:rsidR="00F20DF1" w:rsidRDefault="001C4299" w:rsidP="00806223">
      <w:r>
        <w:t xml:space="preserve">According to </w:t>
      </w:r>
      <w:r>
        <w:fldChar w:fldCharType="begin"/>
      </w:r>
      <w:r>
        <w:instrText xml:space="preserve"> ADDIN EN.CITE &lt;EndNote&gt;&lt;Cite AuthorYear="1"&gt;&lt;Author&gt;Nambisan&lt;/Author&gt;&lt;Year&gt;2002&lt;/Year&gt;&lt;RecNum&gt;1425&lt;/RecNum&gt;&lt;DisplayText&gt;Nambisan (2002)&lt;/DisplayText&gt;&lt;record&gt;&lt;rec-number&gt;1425&lt;/rec-number&gt;&lt;foreign-keys&gt;&lt;key app="EN" db-id="xfdad09z5s5zvqe59whp9vers5x9wvs0t2tx" timestamp="1462723597"&gt;1425&lt;/key&gt;&lt;/foreign-keys&gt;&lt;ref-type name="Journal Article"&gt;17&lt;/ref-type&gt;&lt;contributors&gt;&lt;authors&gt;&lt;author&gt;Nambisan, Satish&lt;/author&gt;&lt;/authors&gt;&lt;/contributors&gt;&lt;titles&gt;&lt;title&gt;Designing virtual customer environments for new product development: Toward a theory&lt;/title&gt;&lt;secondary-title&gt;Academy of Management Review&lt;/secondary-title&gt;&lt;/titles&gt;&lt;periodical&gt;&lt;full-title&gt;Academy of Management Review&lt;/full-title&gt;&lt;/periodical&gt;&lt;pages&gt;392-413 %@ 0363-7425&lt;/pages&gt;&lt;volume&gt;27&lt;/volume&gt;&lt;number&gt;3&lt;/number&gt;&lt;dates&gt;&lt;year&gt;2002&lt;/year&gt;&lt;/dates&gt;&lt;urls&gt;&lt;/urls&gt;&lt;/record&gt;&lt;/Cite&gt;&lt;/EndNote&gt;</w:instrText>
      </w:r>
      <w:r>
        <w:fldChar w:fldCharType="separate"/>
      </w:r>
      <w:r>
        <w:rPr>
          <w:noProof/>
        </w:rPr>
        <w:t>Nambisan (2002)</w:t>
      </w:r>
      <w:r>
        <w:fldChar w:fldCharType="end"/>
      </w:r>
      <w:r>
        <w:t xml:space="preserve"> </w:t>
      </w:r>
      <w:r w:rsidR="00380860">
        <w:t>Virtual environments can be used to design new products</w:t>
      </w:r>
      <w:r w:rsidR="00E55C04">
        <w:t xml:space="preserve"> as well as better </w:t>
      </w:r>
      <w:r w:rsidR="00130625">
        <w:t>gauge</w:t>
      </w:r>
      <w:r w:rsidR="00E55C04">
        <w:t xml:space="preserve"> the needs of the customer</w:t>
      </w:r>
      <w:r>
        <w:t xml:space="preserve">, this is also consistent with the research of </w:t>
      </w:r>
      <w:r>
        <w:fldChar w:fldCharType="begin"/>
      </w:r>
      <w:r>
        <w:instrText xml:space="preserve"> ADDIN EN.CITE &lt;EndNote&gt;&lt;Cite&gt;&lt;Author&gt;Füller&lt;/Author&gt;&lt;Year&gt;2007&lt;/Year&gt;&lt;RecNum&gt;1426&lt;/RecNum&gt;&lt;DisplayText&gt;(Füller &amp;amp; Matzler, 2007)&lt;/DisplayText&gt;&lt;record&gt;&lt;rec-number&gt;1426&lt;/rec-number&gt;&lt;foreign-keys&gt;&lt;key app="EN" db-id="xfdad09z5s5zvqe59whp9vers5x9wvs0t2tx" timestamp="1462723890"&gt;1426&lt;/key&gt;&lt;/foreign-keys&gt;&lt;ref-type name="Journal Article"&gt;17&lt;/ref-type&gt;&lt;contributors&gt;&lt;authors&gt;&lt;author&gt;Füller, Johann&lt;/author&gt;&lt;author&gt;Matzler, Kurt&lt;/author&gt;&lt;/authors&gt;&lt;/contributors&gt;&lt;titles&gt;&lt;title&gt;Virtual product experience and customer participation—A chance for customer-centred, really new products&lt;/title&gt;&lt;secondary-title&gt;Technovation&lt;/secondary-title&gt;&lt;/titles&gt;&lt;periodical&gt;&lt;full-title&gt;Technovation&lt;/full-title&gt;&lt;/periodical&gt;&lt;pages&gt;378-387 %@ 0166-4972&lt;/pages&gt;&lt;volume&gt;27&lt;/volume&gt;&lt;number&gt;6&lt;/number&gt;&lt;dates&gt;&lt;year&gt;2007&lt;/year&gt;&lt;/dates&gt;&lt;urls&gt;&lt;/urls&gt;&lt;/record&gt;&lt;/Cite&gt;&lt;/EndNote&gt;</w:instrText>
      </w:r>
      <w:r>
        <w:fldChar w:fldCharType="separate"/>
      </w:r>
      <w:r>
        <w:rPr>
          <w:noProof/>
        </w:rPr>
        <w:t>(Füller &amp; Matzler, 2007)</w:t>
      </w:r>
      <w:r>
        <w:fldChar w:fldCharType="end"/>
      </w:r>
      <w:r w:rsidR="00E55C04">
        <w:t xml:space="preserve">. </w:t>
      </w:r>
      <w:r w:rsidR="00B56A17">
        <w:t xml:space="preserve">In regards to enhance the system </w:t>
      </w:r>
      <w:r w:rsidR="00F20DF1">
        <w:t>performance</w:t>
      </w:r>
      <w:r w:rsidR="00B56A17">
        <w:t xml:space="preserve"> and improve</w:t>
      </w:r>
      <w:r w:rsidR="00F20DF1">
        <w:t xml:space="preserve"> customer</w:t>
      </w:r>
      <w:r w:rsidR="00130625">
        <w:t xml:space="preserve"> </w:t>
      </w:r>
      <w:r w:rsidR="00F20DF1">
        <w:t xml:space="preserve">experience in online apparel shopping, </w:t>
      </w:r>
      <w:r w:rsidR="00E42C2F">
        <w:t xml:space="preserve">a virtual </w:t>
      </w:r>
      <w:r w:rsidR="00F20DF1">
        <w:t>Shop</w:t>
      </w:r>
      <w:r w:rsidR="00E42C2F">
        <w:t xml:space="preserve"> created in order </w:t>
      </w:r>
      <w:r w:rsidR="00F20DF1">
        <w:t xml:space="preserve">to allow customers to visit and </w:t>
      </w:r>
      <w:r w:rsidR="00E42C2F">
        <w:t xml:space="preserve">shop </w:t>
      </w:r>
      <w:r w:rsidR="00F20DF1">
        <w:t xml:space="preserve">just like real-time but while </w:t>
      </w:r>
      <w:r w:rsidR="00E42C2F">
        <w:t xml:space="preserve">sitting </w:t>
      </w:r>
      <w:r w:rsidR="00F20DF1">
        <w:t>at their homes in</w:t>
      </w:r>
      <w:r w:rsidR="00E42C2F">
        <w:t xml:space="preserve"> any part of the world. </w:t>
      </w:r>
    </w:p>
    <w:p w14:paraId="7584A4B4" w14:textId="2F25E574" w:rsidR="00F20DF1" w:rsidRDefault="00F20DF1" w:rsidP="00F20DF1">
      <w:pPr>
        <w:pStyle w:val="Heading3"/>
      </w:pPr>
      <w:bookmarkStart w:id="6" w:name="_Toc450579323"/>
      <w:r>
        <w:t>Cost and Future Prospects</w:t>
      </w:r>
      <w:bookmarkEnd w:id="6"/>
    </w:p>
    <w:p w14:paraId="75227E0A" w14:textId="59C8557E" w:rsidR="00380860" w:rsidRDefault="000B705C" w:rsidP="00F20DF1">
      <w:pPr>
        <w:ind w:firstLine="720"/>
      </w:pPr>
      <w:r>
        <w:t>This would allow AOE</w:t>
      </w:r>
      <w:r w:rsidR="002827A8">
        <w:t xml:space="preserve"> to increase its customer base with very little marginal cost per customer added once the system is set </w:t>
      </w:r>
      <w:r w:rsidR="00B56A17">
        <w:t>up. The system would cost $60000</w:t>
      </w:r>
      <w:r w:rsidR="002827A8">
        <w:t xml:space="preserve"> and would be completed in 8 months. The implementation of the new system would require 1 person from AOE and a team of 12 developers for designing the system.</w:t>
      </w:r>
    </w:p>
    <w:p w14:paraId="46D54C2A" w14:textId="3A28921E" w:rsidR="008E58C4" w:rsidRDefault="002005A7" w:rsidP="002005A7">
      <w:pPr>
        <w:pStyle w:val="Heading1"/>
      </w:pPr>
      <w:bookmarkStart w:id="7" w:name="_Toc450579324"/>
      <w:r>
        <w:t xml:space="preserve">Phase I: </w:t>
      </w:r>
      <w:r w:rsidR="008E58C4">
        <w:t>Scope</w:t>
      </w:r>
      <w:bookmarkEnd w:id="7"/>
      <w:r w:rsidR="008E58C4">
        <w:t xml:space="preserve"> </w:t>
      </w:r>
    </w:p>
    <w:p w14:paraId="2B35E0CB" w14:textId="77777777" w:rsidR="002005A7" w:rsidRDefault="002005A7" w:rsidP="002005A7">
      <w:pPr>
        <w:pStyle w:val="Heading3"/>
      </w:pPr>
      <w:bookmarkStart w:id="8" w:name="_Toc450579325"/>
      <w:r>
        <w:t>Major Deliverables</w:t>
      </w:r>
      <w:bookmarkEnd w:id="8"/>
    </w:p>
    <w:p w14:paraId="4CFD98D9" w14:textId="77777777" w:rsidR="002005A7" w:rsidRDefault="002005A7" w:rsidP="002005A7">
      <w:pPr>
        <w:pStyle w:val="ListParagraph"/>
        <w:numPr>
          <w:ilvl w:val="0"/>
          <w:numId w:val="3"/>
        </w:numPr>
      </w:pPr>
      <w:r>
        <w:t xml:space="preserve">Online Virtual Store </w:t>
      </w:r>
    </w:p>
    <w:p w14:paraId="37DD9326" w14:textId="5273650F" w:rsidR="002005A7" w:rsidRDefault="002005A7" w:rsidP="002005A7">
      <w:pPr>
        <w:pStyle w:val="ListParagraph"/>
        <w:numPr>
          <w:ilvl w:val="0"/>
          <w:numId w:val="3"/>
        </w:numPr>
      </w:pPr>
      <w:r>
        <w:t xml:space="preserve">Redesign Online Shop </w:t>
      </w:r>
    </w:p>
    <w:p w14:paraId="4A62FC3C" w14:textId="5ADEDB76" w:rsidR="002005A7" w:rsidRDefault="002005A7" w:rsidP="002005A7">
      <w:pPr>
        <w:pStyle w:val="ListParagraph"/>
        <w:numPr>
          <w:ilvl w:val="0"/>
          <w:numId w:val="3"/>
        </w:numPr>
      </w:pPr>
      <w:r>
        <w:t xml:space="preserve">Friend based collaborative shopping experience </w:t>
      </w:r>
    </w:p>
    <w:p w14:paraId="47373CF7" w14:textId="77777777" w:rsidR="002005A7" w:rsidRDefault="002005A7" w:rsidP="002005A7"/>
    <w:p w14:paraId="32963335" w14:textId="77777777" w:rsidR="002005A7" w:rsidRPr="008E58C4" w:rsidRDefault="002005A7" w:rsidP="002005A7">
      <w:pPr>
        <w:pStyle w:val="ListParagraph"/>
        <w:ind w:left="1440"/>
      </w:pPr>
    </w:p>
    <w:p w14:paraId="1E362779" w14:textId="77777777" w:rsidR="002005A7" w:rsidRPr="002005A7" w:rsidRDefault="002005A7" w:rsidP="002005A7"/>
    <w:p w14:paraId="4489E108" w14:textId="14A70100" w:rsidR="002005A7" w:rsidRDefault="002005A7" w:rsidP="002005A7">
      <w:pPr>
        <w:pStyle w:val="Heading1"/>
      </w:pPr>
      <w:bookmarkStart w:id="9" w:name="_Toc450579326"/>
      <w:r>
        <w:lastRenderedPageBreak/>
        <w:t>Phase II: Problem Analysis</w:t>
      </w:r>
      <w:bookmarkEnd w:id="9"/>
      <w:r>
        <w:t xml:space="preserve"> </w:t>
      </w:r>
    </w:p>
    <w:p w14:paraId="2C504E30" w14:textId="1FD4525F" w:rsidR="00F20DF1" w:rsidRDefault="00F20DF1" w:rsidP="00F20DF1">
      <w:pPr>
        <w:pStyle w:val="Heading3"/>
      </w:pPr>
      <w:bookmarkStart w:id="10" w:name="_Toc450579327"/>
      <w:r>
        <w:t>Proposed Concept Innovation</w:t>
      </w:r>
      <w:bookmarkEnd w:id="10"/>
      <w:r>
        <w:t xml:space="preserve"> </w:t>
      </w:r>
    </w:p>
    <w:p w14:paraId="474A44F0" w14:textId="01797A2A" w:rsidR="00B27A90" w:rsidRDefault="00F20DF1" w:rsidP="00F20DF1">
      <w:pPr>
        <w:ind w:firstLine="720"/>
      </w:pPr>
      <w:r>
        <w:t xml:space="preserve">As </w:t>
      </w:r>
      <w:r w:rsidR="00A930AB">
        <w:t xml:space="preserve">of now online customers can order clothes online and </w:t>
      </w:r>
      <w:r w:rsidR="00AC4EA2">
        <w:t>then get</w:t>
      </w:r>
      <w:r w:rsidR="00A930AB">
        <w:t xml:space="preserve"> it delivered at their doorstep. </w:t>
      </w:r>
      <w:r>
        <w:t xml:space="preserve">Before they order they can even try it on their virtual self to see if. </w:t>
      </w:r>
      <w:r w:rsidR="00A930AB">
        <w:t xml:space="preserve">However this method suffers from a few </w:t>
      </w:r>
      <w:r w:rsidR="00AC4EA2">
        <w:t>characteristics</w:t>
      </w:r>
      <w:r w:rsidR="00A930AB">
        <w:t xml:space="preserve"> that are undesirable and can be improved upon</w:t>
      </w:r>
      <w:r w:rsidR="00C830DF">
        <w:t xml:space="preserve"> through system improvement objectives</w:t>
      </w:r>
      <w:r w:rsidR="00A930AB">
        <w:t>.</w:t>
      </w:r>
      <w:r w:rsidR="00BE018E">
        <w:t xml:space="preserve"> Please </w:t>
      </w:r>
      <w:r>
        <w:t>refer</w:t>
      </w:r>
      <w:r w:rsidR="00BE018E">
        <w:t xml:space="preserve"> to table 1 for the problems </w:t>
      </w:r>
      <w:r>
        <w:t>and their proposed improvements/</w:t>
      </w:r>
      <w:r w:rsidR="00BE018E">
        <w:t xml:space="preserve">solutions. </w:t>
      </w:r>
      <w:r w:rsidR="00A930AB">
        <w:t xml:space="preserve"> </w:t>
      </w:r>
    </w:p>
    <w:tbl>
      <w:tblPr>
        <w:tblStyle w:val="TableGrid"/>
        <w:tblW w:w="11490" w:type="dxa"/>
        <w:tblInd w:w="-951" w:type="dxa"/>
        <w:tblLook w:val="04A0" w:firstRow="1" w:lastRow="0" w:firstColumn="1" w:lastColumn="0" w:noHBand="0" w:noVBand="1"/>
      </w:tblPr>
      <w:tblGrid>
        <w:gridCol w:w="676"/>
        <w:gridCol w:w="4636"/>
        <w:gridCol w:w="6178"/>
      </w:tblGrid>
      <w:tr w:rsidR="008233ED" w:rsidRPr="00F20DF1" w14:paraId="1F92A430" w14:textId="77777777" w:rsidTr="008E58C4">
        <w:trPr>
          <w:trHeight w:val="387"/>
        </w:trPr>
        <w:tc>
          <w:tcPr>
            <w:tcW w:w="676" w:type="dxa"/>
          </w:tcPr>
          <w:p w14:paraId="0743760B" w14:textId="325BF1F3" w:rsidR="00C830DF" w:rsidRPr="00F20DF1" w:rsidRDefault="00F20DF1" w:rsidP="00F20DF1">
            <w:pPr>
              <w:jc w:val="center"/>
              <w:rPr>
                <w:b/>
                <w:lang w:val="en-US"/>
              </w:rPr>
            </w:pPr>
            <w:r>
              <w:rPr>
                <w:b/>
                <w:lang w:val="en-US"/>
              </w:rPr>
              <w:t>S #</w:t>
            </w:r>
          </w:p>
        </w:tc>
        <w:tc>
          <w:tcPr>
            <w:tcW w:w="4636" w:type="dxa"/>
          </w:tcPr>
          <w:p w14:paraId="42144915" w14:textId="77777777" w:rsidR="00C830DF" w:rsidRPr="00F20DF1" w:rsidRDefault="00C830DF" w:rsidP="00F20DF1">
            <w:pPr>
              <w:jc w:val="center"/>
              <w:rPr>
                <w:b/>
                <w:lang w:val="en-US"/>
              </w:rPr>
            </w:pPr>
            <w:r w:rsidRPr="00F20DF1">
              <w:rPr>
                <w:b/>
                <w:lang w:val="en-US"/>
              </w:rPr>
              <w:t>Problem Statement</w:t>
            </w:r>
          </w:p>
        </w:tc>
        <w:tc>
          <w:tcPr>
            <w:tcW w:w="6178" w:type="dxa"/>
          </w:tcPr>
          <w:p w14:paraId="1F44703D" w14:textId="3C8C47EA" w:rsidR="00C830DF" w:rsidRPr="00F20DF1" w:rsidRDefault="0025109B" w:rsidP="00F20DF1">
            <w:pPr>
              <w:jc w:val="center"/>
              <w:rPr>
                <w:b/>
                <w:lang w:val="en-US"/>
              </w:rPr>
            </w:pPr>
            <w:r w:rsidRPr="00F20DF1">
              <w:rPr>
                <w:b/>
                <w:lang w:val="en-US"/>
              </w:rPr>
              <w:t xml:space="preserve">System improvement </w:t>
            </w:r>
            <w:r w:rsidR="00500225" w:rsidRPr="00F20DF1">
              <w:rPr>
                <w:b/>
                <w:lang w:val="en-US"/>
              </w:rPr>
              <w:t>objectives</w:t>
            </w:r>
          </w:p>
        </w:tc>
      </w:tr>
      <w:tr w:rsidR="008233ED" w14:paraId="46C8275C" w14:textId="77777777" w:rsidTr="008E58C4">
        <w:trPr>
          <w:trHeight w:val="365"/>
        </w:trPr>
        <w:tc>
          <w:tcPr>
            <w:tcW w:w="676" w:type="dxa"/>
          </w:tcPr>
          <w:p w14:paraId="57B1789D" w14:textId="5339E296" w:rsidR="00C830DF" w:rsidRPr="0025109B" w:rsidRDefault="00120973" w:rsidP="00F20DF1">
            <w:pPr>
              <w:jc w:val="center"/>
              <w:rPr>
                <w:lang w:val="en-US"/>
              </w:rPr>
            </w:pPr>
            <w:r>
              <w:rPr>
                <w:lang w:val="en-US"/>
              </w:rPr>
              <w:t>1</w:t>
            </w:r>
          </w:p>
        </w:tc>
        <w:tc>
          <w:tcPr>
            <w:tcW w:w="4636" w:type="dxa"/>
          </w:tcPr>
          <w:p w14:paraId="4E6CFB32" w14:textId="78669235" w:rsidR="00C830DF" w:rsidRDefault="00BE018E" w:rsidP="00806223">
            <w:pPr>
              <w:rPr>
                <w:lang w:val="en-US"/>
              </w:rPr>
            </w:pPr>
            <w:r>
              <w:t>The current system is not live in nature as the order tracking is over the mail.</w:t>
            </w:r>
          </w:p>
        </w:tc>
        <w:tc>
          <w:tcPr>
            <w:tcW w:w="6178" w:type="dxa"/>
          </w:tcPr>
          <w:p w14:paraId="45ED970A" w14:textId="380E8600" w:rsidR="00C830DF" w:rsidRDefault="000C6837" w:rsidP="00685F5B">
            <w:pPr>
              <w:rPr>
                <w:lang w:val="en-US"/>
              </w:rPr>
            </w:pPr>
            <w:r>
              <w:rPr>
                <w:lang w:val="en-US"/>
              </w:rPr>
              <w:t>Create</w:t>
            </w:r>
            <w:r w:rsidR="00927C68">
              <w:rPr>
                <w:lang w:val="en-US"/>
              </w:rPr>
              <w:t xml:space="preserve"> a live tracking system that works over multiple </w:t>
            </w:r>
            <w:r w:rsidR="00F20DF1">
              <w:rPr>
                <w:lang w:val="en-US"/>
              </w:rPr>
              <w:t xml:space="preserve">platforms of mail, </w:t>
            </w:r>
            <w:r w:rsidR="00685F5B">
              <w:rPr>
                <w:lang w:val="en-US"/>
              </w:rPr>
              <w:t>M</w:t>
            </w:r>
            <w:r w:rsidR="00927C68">
              <w:rPr>
                <w:lang w:val="en-US"/>
              </w:rPr>
              <w:t>obile a</w:t>
            </w:r>
            <w:r w:rsidR="00F20DF1">
              <w:rPr>
                <w:lang w:val="en-US"/>
              </w:rPr>
              <w:t>pps on both Android and Apple IOS</w:t>
            </w:r>
            <w:r w:rsidR="00927C68">
              <w:rPr>
                <w:lang w:val="en-US"/>
              </w:rPr>
              <w:t xml:space="preserve">. </w:t>
            </w:r>
            <w:r w:rsidR="00685F5B">
              <w:rPr>
                <w:lang w:val="en-US"/>
              </w:rPr>
              <w:t>The online system will be integrated with said platform and exclusive try room will be available to customers.</w:t>
            </w:r>
          </w:p>
        </w:tc>
      </w:tr>
      <w:tr w:rsidR="00BE018E" w14:paraId="12909AE9" w14:textId="77777777" w:rsidTr="008E58C4">
        <w:trPr>
          <w:trHeight w:val="188"/>
        </w:trPr>
        <w:tc>
          <w:tcPr>
            <w:tcW w:w="676" w:type="dxa"/>
          </w:tcPr>
          <w:p w14:paraId="079ACE44" w14:textId="6EB66663" w:rsidR="00BE018E" w:rsidRPr="0025109B" w:rsidRDefault="00120973" w:rsidP="00F20DF1">
            <w:pPr>
              <w:jc w:val="center"/>
              <w:rPr>
                <w:lang w:val="en-US"/>
              </w:rPr>
            </w:pPr>
            <w:r>
              <w:rPr>
                <w:lang w:val="en-US"/>
              </w:rPr>
              <w:t>2</w:t>
            </w:r>
          </w:p>
        </w:tc>
        <w:tc>
          <w:tcPr>
            <w:tcW w:w="4636" w:type="dxa"/>
          </w:tcPr>
          <w:p w14:paraId="58E7B203" w14:textId="77777777" w:rsidR="00BE018E" w:rsidRDefault="00BE018E" w:rsidP="00806223">
            <w:r>
              <w:t>The</w:t>
            </w:r>
            <w:r w:rsidRPr="00BE018E">
              <w:t xml:space="preserve"> way the customer interacts with the website is generic in which the customer is presented with a list of items</w:t>
            </w:r>
          </w:p>
        </w:tc>
        <w:tc>
          <w:tcPr>
            <w:tcW w:w="6178" w:type="dxa"/>
          </w:tcPr>
          <w:p w14:paraId="4BA4F67B" w14:textId="01B84DDF" w:rsidR="00BE018E" w:rsidRDefault="000C6837" w:rsidP="00806223">
            <w:pPr>
              <w:rPr>
                <w:lang w:val="en-US"/>
              </w:rPr>
            </w:pPr>
            <w:r>
              <w:rPr>
                <w:lang w:val="en-US"/>
              </w:rPr>
              <w:t xml:space="preserve">Create an interactive </w:t>
            </w:r>
            <w:r w:rsidR="0001168D">
              <w:rPr>
                <w:lang w:val="en-US"/>
              </w:rPr>
              <w:t>environment, which</w:t>
            </w:r>
            <w:r>
              <w:rPr>
                <w:lang w:val="en-US"/>
              </w:rPr>
              <w:t xml:space="preserve"> would host the placing of </w:t>
            </w:r>
            <w:r w:rsidR="00A2309A">
              <w:rPr>
                <w:lang w:val="en-US"/>
              </w:rPr>
              <w:t xml:space="preserve">items on the </w:t>
            </w:r>
            <w:r w:rsidR="00120973">
              <w:rPr>
                <w:lang w:val="en-US"/>
              </w:rPr>
              <w:t xml:space="preserve">shelves in a virtual environment. </w:t>
            </w:r>
            <w:r w:rsidR="00685F5B">
              <w:rPr>
                <w:lang w:val="en-US"/>
              </w:rPr>
              <w:t xml:space="preserve">To extend it further the consumer can select an item and can try it on to see if it fits on them. They can even consult their friends for suggestions. </w:t>
            </w:r>
            <w:r>
              <w:rPr>
                <w:lang w:val="en-US"/>
              </w:rPr>
              <w:t xml:space="preserve"> </w:t>
            </w:r>
          </w:p>
        </w:tc>
      </w:tr>
      <w:tr w:rsidR="00927C68" w14:paraId="1BC9C5E8" w14:textId="77777777" w:rsidTr="008E58C4">
        <w:trPr>
          <w:trHeight w:val="365"/>
        </w:trPr>
        <w:tc>
          <w:tcPr>
            <w:tcW w:w="676" w:type="dxa"/>
          </w:tcPr>
          <w:p w14:paraId="5093A865" w14:textId="6682D242" w:rsidR="00927C68" w:rsidRPr="0025109B" w:rsidRDefault="00120973" w:rsidP="00F20DF1">
            <w:pPr>
              <w:jc w:val="center"/>
              <w:rPr>
                <w:lang w:val="en-US"/>
              </w:rPr>
            </w:pPr>
            <w:r>
              <w:rPr>
                <w:lang w:val="en-US"/>
              </w:rPr>
              <w:t>3</w:t>
            </w:r>
          </w:p>
        </w:tc>
        <w:tc>
          <w:tcPr>
            <w:tcW w:w="4636" w:type="dxa"/>
          </w:tcPr>
          <w:p w14:paraId="4BB01D08" w14:textId="4E1778E1" w:rsidR="00927C68" w:rsidRDefault="000C6837" w:rsidP="00685F5B">
            <w:r>
              <w:t xml:space="preserve">Fewer of the senses of the customer </w:t>
            </w:r>
            <w:r w:rsidR="00120973">
              <w:t>are being engaged than can be possible.</w:t>
            </w:r>
            <w:r w:rsidR="00685F5B">
              <w:t xml:space="preserve"> Furthermore according to</w:t>
            </w:r>
            <w:r w:rsidR="00120973">
              <w:t xml:space="preserve"> </w:t>
            </w:r>
            <w:r w:rsidR="00685F5B">
              <w:fldChar w:fldCharType="begin"/>
            </w:r>
            <w:r w:rsidR="00685F5B">
              <w:instrText xml:space="preserve"> ADDIN EN.CITE &lt;EndNote&gt;&lt;Cite AuthorYear="1"&gt;&lt;Author&gt;Hultén&lt;/Author&gt;&lt;Year&gt;2009&lt;/Year&gt;&lt;RecNum&gt;1427&lt;/RecNum&gt;&lt;DisplayText&gt;Hultén, Broweus, and Van Dijk (2009)&lt;/DisplayText&gt;&lt;record&gt;&lt;rec-number&gt;1427&lt;/rec-number&gt;&lt;foreign-keys&gt;&lt;key app="EN" db-id="xfdad09z5s5zvqe59whp9vers5x9wvs0t2tx" timestamp="1462727498"&gt;1427&lt;/key&gt;&lt;/foreign-keys&gt;&lt;ref-type name="Book"&gt;6&lt;/ref-type&gt;&lt;contributors&gt;&lt;authors&gt;&lt;author&gt;Hultén, Bertil&lt;/author&gt;&lt;author&gt;Broweus, Niklas&lt;/author&gt;&lt;author&gt;Van Dijk, Marcus&lt;/author&gt;&lt;/authors&gt;&lt;/contributors&gt;&lt;titles&gt;&lt;title&gt;What is Sensory Marketing?&lt;/title&gt;&lt;/titles&gt;&lt;dates&gt;&lt;year&gt;2009&lt;/year&gt;&lt;/dates&gt;&lt;publisher&gt;Springer&lt;/publisher&gt;&lt;urls&gt;&lt;/urls&gt;&lt;/record&gt;&lt;/Cite&gt;&lt;/EndNote&gt;</w:instrText>
            </w:r>
            <w:r w:rsidR="00685F5B">
              <w:fldChar w:fldCharType="separate"/>
            </w:r>
            <w:r w:rsidR="00685F5B">
              <w:rPr>
                <w:noProof/>
              </w:rPr>
              <w:t>Hultén, Broweus, and Van Dijk (2009)</w:t>
            </w:r>
            <w:r w:rsidR="00685F5B">
              <w:fldChar w:fldCharType="end"/>
            </w:r>
            <w:r w:rsidR="00685F5B">
              <w:t xml:space="preserve"> </w:t>
            </w:r>
            <w:r w:rsidR="00120973">
              <w:t>The more the senses that are used the greater the marketing of the firm.</w:t>
            </w:r>
          </w:p>
        </w:tc>
        <w:tc>
          <w:tcPr>
            <w:tcW w:w="6178" w:type="dxa"/>
          </w:tcPr>
          <w:p w14:paraId="3E569CCA" w14:textId="4144BC08" w:rsidR="00927C68" w:rsidRDefault="00120973" w:rsidP="00806223">
            <w:pPr>
              <w:rPr>
                <w:lang w:val="en-US"/>
              </w:rPr>
            </w:pPr>
            <w:r>
              <w:rPr>
                <w:lang w:val="en-US"/>
              </w:rPr>
              <w:t>Create an experience that uses sou</w:t>
            </w:r>
            <w:r w:rsidR="00A503B8">
              <w:rPr>
                <w:lang w:val="en-US"/>
              </w:rPr>
              <w:t xml:space="preserve">nd, visuals and the </w:t>
            </w:r>
            <w:r w:rsidR="008D4C12">
              <w:rPr>
                <w:lang w:val="en-US"/>
              </w:rPr>
              <w:t xml:space="preserve">feeling of moving to create a deeper customer experience. </w:t>
            </w:r>
            <w:r w:rsidR="00685F5B">
              <w:rPr>
                <w:lang w:val="en-US"/>
              </w:rPr>
              <w:t>The personal reflection of consumer within the online store will enhance their engagement with the product.</w:t>
            </w:r>
            <w:r w:rsidR="00AF5A7C">
              <w:rPr>
                <w:lang w:val="en-US"/>
              </w:rPr>
              <w:t xml:space="preserve"> </w:t>
            </w:r>
          </w:p>
        </w:tc>
      </w:tr>
      <w:tr w:rsidR="008D4C12" w14:paraId="0CCA0826" w14:textId="77777777" w:rsidTr="008E58C4">
        <w:trPr>
          <w:trHeight w:val="365"/>
        </w:trPr>
        <w:tc>
          <w:tcPr>
            <w:tcW w:w="676" w:type="dxa"/>
          </w:tcPr>
          <w:p w14:paraId="07494AD7" w14:textId="0C5DB7DE" w:rsidR="008D4C12" w:rsidRDefault="008D4C12" w:rsidP="00F20DF1">
            <w:pPr>
              <w:jc w:val="center"/>
              <w:rPr>
                <w:lang w:val="en-US"/>
              </w:rPr>
            </w:pPr>
            <w:r>
              <w:rPr>
                <w:lang w:val="en-US"/>
              </w:rPr>
              <w:lastRenderedPageBreak/>
              <w:t>4.</w:t>
            </w:r>
          </w:p>
        </w:tc>
        <w:tc>
          <w:tcPr>
            <w:tcW w:w="4636" w:type="dxa"/>
          </w:tcPr>
          <w:p w14:paraId="21C8D022" w14:textId="366EFD04" w:rsidR="008D4C12" w:rsidRDefault="008D4C12" w:rsidP="00806223">
            <w:r>
              <w:t>The environment of the website is not one that is given by the shops</w:t>
            </w:r>
          </w:p>
        </w:tc>
        <w:tc>
          <w:tcPr>
            <w:tcW w:w="6178" w:type="dxa"/>
          </w:tcPr>
          <w:p w14:paraId="2FE55A68" w14:textId="28346621" w:rsidR="008D4C12" w:rsidRDefault="008D4C12" w:rsidP="00806223">
            <w:pPr>
              <w:rPr>
                <w:lang w:val="en-US"/>
              </w:rPr>
            </w:pPr>
            <w:r>
              <w:rPr>
                <w:lang w:val="en-US"/>
              </w:rPr>
              <w:t>Create a virtual environment that is consistent with the one provided by the physical shops</w:t>
            </w:r>
          </w:p>
        </w:tc>
      </w:tr>
      <w:tr w:rsidR="00DE4F2F" w14:paraId="2448420A" w14:textId="77777777" w:rsidTr="008E58C4">
        <w:trPr>
          <w:trHeight w:val="365"/>
        </w:trPr>
        <w:tc>
          <w:tcPr>
            <w:tcW w:w="676" w:type="dxa"/>
          </w:tcPr>
          <w:p w14:paraId="5A467399" w14:textId="02638928" w:rsidR="00DE4F2F" w:rsidRDefault="00DE4F2F" w:rsidP="00F20DF1">
            <w:pPr>
              <w:jc w:val="center"/>
              <w:rPr>
                <w:lang w:val="en-US"/>
              </w:rPr>
            </w:pPr>
            <w:r>
              <w:rPr>
                <w:lang w:val="en-US"/>
              </w:rPr>
              <w:t>5.</w:t>
            </w:r>
          </w:p>
        </w:tc>
        <w:tc>
          <w:tcPr>
            <w:tcW w:w="4636" w:type="dxa"/>
          </w:tcPr>
          <w:p w14:paraId="5BCD9922" w14:textId="71858C31" w:rsidR="00DE4F2F" w:rsidRDefault="00DE4F2F" w:rsidP="00806223">
            <w:r>
              <w:t xml:space="preserve">No information on the </w:t>
            </w:r>
            <w:r w:rsidR="008E58C4">
              <w:t>suppliers</w:t>
            </w:r>
            <w:r>
              <w:t xml:space="preserve"> in order to present the ethical side to the customer. </w:t>
            </w:r>
          </w:p>
        </w:tc>
        <w:tc>
          <w:tcPr>
            <w:tcW w:w="6178" w:type="dxa"/>
          </w:tcPr>
          <w:p w14:paraId="7978A469" w14:textId="2B601A61" w:rsidR="00DE4F2F" w:rsidRDefault="00DE4F2F" w:rsidP="00806223">
            <w:pPr>
              <w:rPr>
                <w:lang w:val="en-US"/>
              </w:rPr>
            </w:pPr>
            <w:r>
              <w:rPr>
                <w:lang w:val="en-US"/>
              </w:rPr>
              <w:t>Create a system in which the customer should be able to view the supply process with one click</w:t>
            </w:r>
            <w:r w:rsidR="008E58C4">
              <w:rPr>
                <w:lang w:val="en-US"/>
              </w:rPr>
              <w:t xml:space="preserve">. </w:t>
            </w:r>
          </w:p>
        </w:tc>
      </w:tr>
    </w:tbl>
    <w:p w14:paraId="26BA0490" w14:textId="77777777" w:rsidR="00C830DF" w:rsidRDefault="00C830DF" w:rsidP="00806223">
      <w:pPr>
        <w:rPr>
          <w:lang w:val="en-US"/>
        </w:rPr>
      </w:pPr>
    </w:p>
    <w:p w14:paraId="6D8B96AB" w14:textId="1414729C" w:rsidR="002005A7" w:rsidRDefault="00B55E3E" w:rsidP="002005A7">
      <w:pPr>
        <w:pStyle w:val="Heading2"/>
        <w:rPr>
          <w:lang w:val="en-US"/>
        </w:rPr>
      </w:pPr>
      <w:bookmarkStart w:id="11" w:name="_Toc450579328"/>
      <w:r>
        <w:rPr>
          <w:lang w:val="en-US"/>
        </w:rPr>
        <w:t>Phase 3: Requirement A</w:t>
      </w:r>
      <w:r w:rsidR="002005A7">
        <w:rPr>
          <w:lang w:val="en-US"/>
        </w:rPr>
        <w:t>nalysis</w:t>
      </w:r>
      <w:bookmarkEnd w:id="11"/>
    </w:p>
    <w:p w14:paraId="2A446C5A" w14:textId="3DAD73A8" w:rsidR="002005A7" w:rsidRDefault="003E2BE7" w:rsidP="003E2BE7">
      <w:pPr>
        <w:ind w:firstLine="720"/>
        <w:rPr>
          <w:lang w:val="en-US"/>
        </w:rPr>
      </w:pPr>
      <w:r>
        <w:rPr>
          <w:lang w:val="en-US"/>
        </w:rPr>
        <w:t xml:space="preserve">The customers of this </w:t>
      </w:r>
      <w:r w:rsidR="002005A7">
        <w:rPr>
          <w:lang w:val="en-US"/>
        </w:rPr>
        <w:t xml:space="preserve">new system should be able to </w:t>
      </w:r>
      <w:r>
        <w:rPr>
          <w:lang w:val="en-US"/>
        </w:rPr>
        <w:t>view</w:t>
      </w:r>
      <w:r w:rsidR="002005A7">
        <w:rPr>
          <w:lang w:val="en-US"/>
        </w:rPr>
        <w:t xml:space="preserve"> complete information regarding the clothing from </w:t>
      </w:r>
      <w:r>
        <w:rPr>
          <w:lang w:val="en-US"/>
        </w:rPr>
        <w:t>packaging</w:t>
      </w:r>
      <w:r w:rsidR="002005A7">
        <w:rPr>
          <w:lang w:val="en-US"/>
        </w:rPr>
        <w:t xml:space="preserve"> </w:t>
      </w:r>
      <w:r>
        <w:rPr>
          <w:lang w:val="en-US"/>
        </w:rPr>
        <w:t>each destination the product will go in order to reach client will be visible to the client</w:t>
      </w:r>
      <w:r w:rsidR="002005A7">
        <w:rPr>
          <w:lang w:val="en-US"/>
        </w:rPr>
        <w:t xml:space="preserve"> etc. The customer </w:t>
      </w:r>
      <w:r>
        <w:rPr>
          <w:lang w:val="en-US"/>
        </w:rPr>
        <w:t>will</w:t>
      </w:r>
      <w:r w:rsidR="002005A7">
        <w:rPr>
          <w:lang w:val="en-US"/>
        </w:rPr>
        <w:t xml:space="preserve"> have the ability to track </w:t>
      </w:r>
      <w:r>
        <w:rPr>
          <w:lang w:val="en-US"/>
        </w:rPr>
        <w:t>their package</w:t>
      </w:r>
      <w:r w:rsidR="002005A7">
        <w:rPr>
          <w:lang w:val="en-US"/>
        </w:rPr>
        <w:t>.</w:t>
      </w:r>
      <w:r>
        <w:rPr>
          <w:lang w:val="en-US"/>
        </w:rPr>
        <w:t xml:space="preserve"> The requirement for this project is to give a real feel of shopping experience to the consumer where they can share the emotional bonding of friends and family while they make purchases. The innovation will solve inventory management issues for the organization. The stakeholders require close to real life shopping experience. </w:t>
      </w:r>
    </w:p>
    <w:p w14:paraId="690E3E39" w14:textId="151B95B5" w:rsidR="003E2BE7" w:rsidRDefault="003E2BE7" w:rsidP="003E2BE7">
      <w:pPr>
        <w:rPr>
          <w:lang w:val="en-US"/>
        </w:rPr>
      </w:pPr>
      <w:r>
        <w:rPr>
          <w:lang w:val="en-US"/>
        </w:rPr>
        <w:t xml:space="preserve">In regards to </w:t>
      </w:r>
      <w:r w:rsidR="002005A7">
        <w:rPr>
          <w:lang w:val="en-US"/>
        </w:rPr>
        <w:t xml:space="preserve">AOE itself, the system </w:t>
      </w:r>
      <w:r>
        <w:rPr>
          <w:lang w:val="en-US"/>
        </w:rPr>
        <w:t>is designed to act as</w:t>
      </w:r>
      <w:r w:rsidR="002005A7">
        <w:rPr>
          <w:lang w:val="en-US"/>
        </w:rPr>
        <w:t xml:space="preserve"> </w:t>
      </w:r>
      <w:r>
        <w:rPr>
          <w:lang w:val="en-US"/>
        </w:rPr>
        <w:t>administrative assistant</w:t>
      </w:r>
      <w:r w:rsidR="002005A7">
        <w:rPr>
          <w:lang w:val="en-US"/>
        </w:rPr>
        <w:t xml:space="preserve"> </w:t>
      </w:r>
      <w:r>
        <w:rPr>
          <w:lang w:val="en-US"/>
        </w:rPr>
        <w:t>where it provides</w:t>
      </w:r>
      <w:r w:rsidR="002005A7">
        <w:rPr>
          <w:lang w:val="en-US"/>
        </w:rPr>
        <w:t xml:space="preserve"> </w:t>
      </w:r>
      <w:r>
        <w:rPr>
          <w:lang w:val="en-US"/>
        </w:rPr>
        <w:t xml:space="preserve">options to gain post purchase experience of client. It will also provide statistics </w:t>
      </w:r>
      <w:r w:rsidR="002005A7">
        <w:rPr>
          <w:lang w:val="en-US"/>
        </w:rPr>
        <w:t xml:space="preserve">such as how much time did an individual customer spent on a particular </w:t>
      </w:r>
      <w:r>
        <w:rPr>
          <w:lang w:val="en-US"/>
        </w:rPr>
        <w:t>product.</w:t>
      </w:r>
      <w:r w:rsidR="002005A7">
        <w:rPr>
          <w:lang w:val="en-US"/>
        </w:rPr>
        <w:t xml:space="preserve"> </w:t>
      </w:r>
      <w:r>
        <w:rPr>
          <w:lang w:val="en-US"/>
        </w:rPr>
        <w:t xml:space="preserve">The system will make partnering with organizations easier for supply chain requirements. The system should also allow AOE to measure the quality of its operations by giving it the average time taken for an order to be delivered to the customer. The maintenance team would present the management with the average times in order for management to take action in case of falling response times. Allowing the customer service pre-purchase and post-purchase experience to improve multiple folds. </w:t>
      </w:r>
    </w:p>
    <w:p w14:paraId="64CE6425" w14:textId="77777777" w:rsidR="00C35AD3" w:rsidRDefault="00C35AD3" w:rsidP="002005A7">
      <w:pPr>
        <w:rPr>
          <w:lang w:val="en-US"/>
        </w:rPr>
        <w:sectPr w:rsidR="00C35AD3">
          <w:pgSz w:w="12240" w:h="15840"/>
          <w:pgMar w:top="1440" w:right="1440" w:bottom="1440" w:left="1440" w:header="720" w:footer="720" w:gutter="0"/>
          <w:cols w:space="720"/>
          <w:docGrid w:linePitch="360"/>
        </w:sectPr>
      </w:pPr>
    </w:p>
    <w:p w14:paraId="4F3A1E98" w14:textId="21C3A5EB" w:rsidR="00C35AD3" w:rsidRDefault="00C533CE" w:rsidP="007F4D6B">
      <w:pPr>
        <w:pStyle w:val="Heading1"/>
        <w:sectPr w:rsidR="00C35AD3" w:rsidSect="00C35AD3">
          <w:pgSz w:w="15840" w:h="12240" w:orient="landscape"/>
          <w:pgMar w:top="1440" w:right="1440" w:bottom="1440" w:left="1440" w:header="720" w:footer="720" w:gutter="0"/>
          <w:cols w:space="720"/>
          <w:docGrid w:linePitch="360"/>
        </w:sectPr>
      </w:pPr>
      <w:bookmarkStart w:id="12" w:name="_Toc450579329"/>
      <w:r>
        <w:rPr>
          <w:noProof/>
        </w:rPr>
        <w:lastRenderedPageBreak/>
        <mc:AlternateContent>
          <mc:Choice Requires="wpg">
            <w:drawing>
              <wp:anchor distT="0" distB="0" distL="114300" distR="114300" simplePos="0" relativeHeight="251650048" behindDoc="0" locked="0" layoutInCell="1" allowOverlap="1" wp14:anchorId="3D394C36" wp14:editId="520B1AC2">
                <wp:simplePos x="0" y="0"/>
                <wp:positionH relativeFrom="column">
                  <wp:posOffset>-635000</wp:posOffset>
                </wp:positionH>
                <wp:positionV relativeFrom="paragraph">
                  <wp:posOffset>799465</wp:posOffset>
                </wp:positionV>
                <wp:extent cx="9723853" cy="5134708"/>
                <wp:effectExtent l="0" t="0" r="55245" b="21590"/>
                <wp:wrapThrough wrapText="bothSides">
                  <wp:wrapPolygon edited="0">
                    <wp:start x="4627" y="0"/>
                    <wp:lineTo x="0" y="748"/>
                    <wp:lineTo x="0" y="2458"/>
                    <wp:lineTo x="790" y="3526"/>
                    <wp:lineTo x="169" y="5236"/>
                    <wp:lineTo x="169" y="6625"/>
                    <wp:lineTo x="339" y="6945"/>
                    <wp:lineTo x="1072" y="6945"/>
                    <wp:lineTo x="282" y="8014"/>
                    <wp:lineTo x="169" y="8334"/>
                    <wp:lineTo x="169" y="9937"/>
                    <wp:lineTo x="395" y="10365"/>
                    <wp:lineTo x="1072" y="10365"/>
                    <wp:lineTo x="1128" y="13570"/>
                    <wp:lineTo x="13259" y="13784"/>
                    <wp:lineTo x="13316" y="17203"/>
                    <wp:lineTo x="12582" y="17203"/>
                    <wp:lineTo x="12639" y="18913"/>
                    <wp:lineTo x="14557" y="18913"/>
                    <wp:lineTo x="12582" y="20195"/>
                    <wp:lineTo x="12582" y="21370"/>
                    <wp:lineTo x="18168" y="21584"/>
                    <wp:lineTo x="20989" y="21584"/>
                    <wp:lineTo x="21102" y="19767"/>
                    <wp:lineTo x="20876" y="19554"/>
                    <wp:lineTo x="19635" y="18913"/>
                    <wp:lineTo x="19635" y="17203"/>
                    <wp:lineTo x="21666" y="16883"/>
                    <wp:lineTo x="21666" y="14852"/>
                    <wp:lineTo x="21441" y="13784"/>
                    <wp:lineTo x="21553" y="13036"/>
                    <wp:lineTo x="21271" y="12822"/>
                    <wp:lineTo x="19804" y="12074"/>
                    <wp:lineTo x="20425" y="10685"/>
                    <wp:lineTo x="20425" y="10365"/>
                    <wp:lineTo x="20651" y="8655"/>
                    <wp:lineTo x="21666" y="7052"/>
                    <wp:lineTo x="21666" y="6625"/>
                    <wp:lineTo x="19804" y="3526"/>
                    <wp:lineTo x="19804" y="534"/>
                    <wp:lineTo x="18450" y="321"/>
                    <wp:lineTo x="7504" y="0"/>
                    <wp:lineTo x="4627" y="0"/>
                  </wp:wrapPolygon>
                </wp:wrapThrough>
                <wp:docPr id="72" name="Group 72"/>
                <wp:cNvGraphicFramePr/>
                <a:graphic xmlns:a="http://schemas.openxmlformats.org/drawingml/2006/main">
                  <a:graphicData uri="http://schemas.microsoft.com/office/word/2010/wordprocessingGroup">
                    <wpg:wgp>
                      <wpg:cNvGrpSpPr/>
                      <wpg:grpSpPr>
                        <a:xfrm>
                          <a:off x="0" y="0"/>
                          <a:ext cx="9723853" cy="5134708"/>
                          <a:chOff x="0" y="0"/>
                          <a:chExt cx="9723853" cy="5134708"/>
                        </a:xfrm>
                      </wpg:grpSpPr>
                      <wpg:grpSp>
                        <wpg:cNvPr id="71" name="Group 71"/>
                        <wpg:cNvGrpSpPr/>
                        <wpg:grpSpPr>
                          <a:xfrm>
                            <a:off x="0" y="0"/>
                            <a:ext cx="9723853" cy="5134708"/>
                            <a:chOff x="0" y="0"/>
                            <a:chExt cx="9723853" cy="5134708"/>
                          </a:xfrm>
                        </wpg:grpSpPr>
                        <wps:wsp>
                          <wps:cNvPr id="18" name="Straight Arrow Connector 18"/>
                          <wps:cNvCnPr/>
                          <wps:spPr>
                            <a:xfrm flipH="1">
                              <a:off x="527538" y="1582615"/>
                              <a:ext cx="0" cy="3483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70" name="Group 70"/>
                          <wpg:cNvGrpSpPr/>
                          <wpg:grpSpPr>
                            <a:xfrm>
                              <a:off x="0" y="0"/>
                              <a:ext cx="9723853" cy="5134708"/>
                              <a:chOff x="0" y="0"/>
                              <a:chExt cx="9723853" cy="5134708"/>
                            </a:xfrm>
                          </wpg:grpSpPr>
                          <wps:wsp>
                            <wps:cNvPr id="38" name="Straight Arrow Connector 38"/>
                            <wps:cNvCnPr/>
                            <wps:spPr>
                              <a:xfrm flipH="1" flipV="1">
                                <a:off x="6623538" y="4443046"/>
                                <a:ext cx="0" cy="3397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69" name="Group 69"/>
                            <wpg:cNvGrpSpPr/>
                            <wpg:grpSpPr>
                              <a:xfrm>
                                <a:off x="0" y="0"/>
                                <a:ext cx="9723853" cy="5134708"/>
                                <a:chOff x="0" y="0"/>
                                <a:chExt cx="9723853" cy="5134708"/>
                              </a:xfrm>
                            </wpg:grpSpPr>
                            <wps:wsp>
                              <wps:cNvPr id="11" name="Text Box 11"/>
                              <wps:cNvSpPr txBox="1"/>
                              <wps:spPr>
                                <a:xfrm>
                                  <a:off x="2051538" y="0"/>
                                  <a:ext cx="1369060" cy="5676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30B0AE8" w14:textId="1F4FF6B6" w:rsidR="00F878E6" w:rsidRPr="00AE415E" w:rsidRDefault="00F878E6" w:rsidP="00AE415E">
                                    <w:pPr>
                                      <w:pStyle w:val="NoSpacing"/>
                                      <w:rPr>
                                        <w:lang w:val="en-US"/>
                                      </w:rPr>
                                    </w:pPr>
                                    <w:r>
                                      <w:rPr>
                                        <w:lang w:val="en-US"/>
                                      </w:rPr>
                                      <w:t>Bypass Login to access online sho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339969" y="562708"/>
                                  <a:ext cx="1369060" cy="5676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21CFEF1" w14:textId="5940EE51" w:rsidR="00F878E6" w:rsidRPr="00AE415E" w:rsidRDefault="00F878E6" w:rsidP="00AE415E">
                                    <w:pPr>
                                      <w:pStyle w:val="NoSpacing"/>
                                      <w:rPr>
                                        <w:lang w:val="en-US"/>
                                      </w:rPr>
                                    </w:pPr>
                                    <w:r>
                                      <w:rPr>
                                        <w:lang w:val="en-US"/>
                                      </w:rPr>
                                      <w:t>Visitor is a registered User if yes proceed to lo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Rectangle 23"/>
                              <wps:cNvSpPr/>
                              <wps:spPr>
                                <a:xfrm>
                                  <a:off x="8077200" y="3071446"/>
                                  <a:ext cx="1524440" cy="2311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B480FE" w14:textId="388A2D52" w:rsidR="00F878E6" w:rsidRPr="004C223C" w:rsidRDefault="00F878E6" w:rsidP="00D743D6">
                                    <w:pPr>
                                      <w:pStyle w:val="NoSpacing"/>
                                      <w:jc w:val="center"/>
                                    </w:pPr>
                                    <w:r w:rsidRPr="004C223C">
                                      <w:t xml:space="preserve">Load Payment Options </w:t>
                                    </w:r>
                                  </w:p>
                                  <w:p w14:paraId="3EC54699" w14:textId="77777777" w:rsidR="00F878E6" w:rsidRPr="004C223C" w:rsidRDefault="00F878E6" w:rsidP="00D743D6">
                                    <w:pPr>
                                      <w:pStyle w:val="NoSpacing"/>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117231" y="1934308"/>
                                  <a:ext cx="848360" cy="457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C6F3677" w14:textId="3C4F1496" w:rsidR="00F878E6" w:rsidRPr="00670ED1" w:rsidRDefault="00F878E6" w:rsidP="007F79DE">
                                    <w:pPr>
                                      <w:pStyle w:val="NoSpacing"/>
                                      <w:jc w:val="center"/>
                                    </w:pPr>
                                    <w:r>
                                      <w:t>Consumer Account</w:t>
                                    </w:r>
                                  </w:p>
                                  <w:p w14:paraId="0189760F" w14:textId="77777777" w:rsidR="00F878E6" w:rsidRDefault="00F878E6" w:rsidP="007F79DE">
                                    <w:pPr>
                                      <w:pStyle w:val="NoSpacing"/>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1371600" y="211015"/>
                                  <a:ext cx="685769" cy="342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82D69F" w14:textId="5A36C999" w:rsidR="00F878E6" w:rsidRPr="00670ED1" w:rsidRDefault="00F878E6" w:rsidP="00AE415E">
                                    <w:pPr>
                                      <w:pStyle w:val="NoSpacing"/>
                                      <w:jc w:val="center"/>
                                    </w:pPr>
                                    <w:r>
                                      <w:t>Login</w:t>
                                    </w:r>
                                  </w:p>
                                  <w:p w14:paraId="63705BF1" w14:textId="77777777" w:rsidR="00F878E6" w:rsidRDefault="00F878E6" w:rsidP="00AE415E">
                                    <w:pPr>
                                      <w:pStyle w:val="NoSpacing"/>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3305908" y="105508"/>
                                  <a:ext cx="1863202" cy="911078"/>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DBC4DF" w14:textId="00293F45" w:rsidR="00F878E6" w:rsidRPr="00AE415E" w:rsidRDefault="00F878E6" w:rsidP="00AE415E">
                                    <w:pPr>
                                      <w:pStyle w:val="NoSpacing"/>
                                      <w:jc w:val="center"/>
                                      <w:rPr>
                                        <w:b/>
                                      </w:rPr>
                                    </w:pPr>
                                    <w:r w:rsidRPr="00AE415E">
                                      <w:rPr>
                                        <w:b/>
                                      </w:rPr>
                                      <w:t>Consumer Online Shop</w:t>
                                    </w:r>
                                  </w:p>
                                  <w:p w14:paraId="041C7D93" w14:textId="729142CA" w:rsidR="00F878E6" w:rsidRDefault="00F878E6" w:rsidP="00AE415E">
                                    <w:pPr>
                                      <w:pStyle w:val="NoSpacing"/>
                                      <w:numPr>
                                        <w:ilvl w:val="0"/>
                                        <w:numId w:val="4"/>
                                      </w:numPr>
                                      <w:jc w:val="both"/>
                                    </w:pPr>
                                    <w:r>
                                      <w:t xml:space="preserve">Browse Products </w:t>
                                    </w:r>
                                  </w:p>
                                  <w:p w14:paraId="496CEB72" w14:textId="1C399FED" w:rsidR="00F878E6" w:rsidRDefault="00F878E6" w:rsidP="00AE415E">
                                    <w:pPr>
                                      <w:pStyle w:val="NoSpacing"/>
                                      <w:numPr>
                                        <w:ilvl w:val="0"/>
                                        <w:numId w:val="4"/>
                                      </w:numPr>
                                      <w:jc w:val="both"/>
                                    </w:pPr>
                                    <w:r>
                                      <w:t xml:space="preserve">Try Products in virtual try room </w:t>
                                    </w:r>
                                  </w:p>
                                  <w:p w14:paraId="203494B5" w14:textId="49A89F46" w:rsidR="00F878E6" w:rsidRPr="009C24DE" w:rsidRDefault="00F878E6" w:rsidP="00AE415E">
                                    <w:pPr>
                                      <w:pStyle w:val="NoSpacing"/>
                                      <w:numPr>
                                        <w:ilvl w:val="0"/>
                                        <w:numId w:val="4"/>
                                      </w:numPr>
                                      <w:jc w:val="both"/>
                                    </w:pPr>
                                    <w:r>
                                      <w:t xml:space="preserve">Take friends to shopping </w:t>
                                    </w:r>
                                  </w:p>
                                  <w:p w14:paraId="2CAC83D4" w14:textId="77777777" w:rsidR="00F878E6" w:rsidRPr="009C24DE" w:rsidRDefault="00F878E6" w:rsidP="00AE415E">
                                    <w:pPr>
                                      <w:pStyle w:val="NoSpacing"/>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Flowchart: Decision 28"/>
                              <wps:cNvSpPr/>
                              <wps:spPr>
                                <a:xfrm>
                                  <a:off x="7877908" y="808892"/>
                                  <a:ext cx="1845945" cy="1579294"/>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4A1961" w14:textId="5A9936D0" w:rsidR="00F878E6" w:rsidRPr="00413200" w:rsidRDefault="00F878E6" w:rsidP="00BF617E">
                                    <w:pPr>
                                      <w:pStyle w:val="NoSpacing"/>
                                      <w:jc w:val="center"/>
                                      <w:rPr>
                                        <w:lang w:val="en-US"/>
                                      </w:rPr>
                                    </w:pPr>
                                    <w:r>
                                      <w:rPr>
                                        <w:lang w:val="en-US"/>
                                      </w:rPr>
                                      <w:t xml:space="preserve">Make Purchas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wps:spPr>
                                <a:xfrm>
                                  <a:off x="8792308" y="2391508"/>
                                  <a:ext cx="0" cy="6987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flipV="1">
                                  <a:off x="7080738" y="339969"/>
                                  <a:ext cx="34988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 name="Rectangle 36"/>
                              <wps:cNvSpPr/>
                              <wps:spPr>
                                <a:xfrm>
                                  <a:off x="8006861" y="3528646"/>
                                  <a:ext cx="1710250" cy="456809"/>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343F4B6" w14:textId="15FC1FDD" w:rsidR="00F878E6" w:rsidRPr="00670ED1" w:rsidRDefault="00F878E6" w:rsidP="004C223C">
                                    <w:pPr>
                                      <w:pStyle w:val="NoSpacing"/>
                                      <w:jc w:val="center"/>
                                    </w:pPr>
                                    <w:r>
                                      <w:t xml:space="preserve">Confirm Delivery Method and Finalise purchase </w:t>
                                    </w:r>
                                  </w:p>
                                  <w:p w14:paraId="610FAEAD" w14:textId="77777777" w:rsidR="00F878E6" w:rsidRDefault="00F878E6" w:rsidP="004C223C">
                                    <w:pPr>
                                      <w:pStyle w:val="NoSpacing"/>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Straight Arrow Connector 37"/>
                              <wps:cNvCnPr/>
                              <wps:spPr>
                                <a:xfrm flipH="1" flipV="1">
                                  <a:off x="562708" y="2379784"/>
                                  <a:ext cx="0" cy="80049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Rectangle 40"/>
                              <wps:cNvSpPr/>
                              <wps:spPr>
                                <a:xfrm>
                                  <a:off x="5826369" y="2391508"/>
                                  <a:ext cx="1862455" cy="45387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AD0468" w14:textId="7A1BF18E" w:rsidR="00F878E6" w:rsidRPr="00D743D6" w:rsidRDefault="00F878E6" w:rsidP="00D743D6">
                                    <w:pPr>
                                      <w:pStyle w:val="NoSpacing"/>
                                      <w:jc w:val="center"/>
                                    </w:pPr>
                                    <w:r w:rsidRPr="00D743D6">
                                      <w:t>Discard Purchases and Return to User account</w:t>
                                    </w:r>
                                  </w:p>
                                  <w:p w14:paraId="558EE74A" w14:textId="77777777" w:rsidR="00F878E6" w:rsidRPr="00D743D6" w:rsidRDefault="00F878E6" w:rsidP="00C35AD3">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8229600" y="4677508"/>
                                  <a:ext cx="1178853" cy="457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4BF618" w14:textId="422612FF" w:rsidR="00F878E6" w:rsidRPr="00670ED1" w:rsidRDefault="00F878E6" w:rsidP="00BF617E">
                                    <w:pPr>
                                      <w:pStyle w:val="NoSpacing"/>
                                      <w:jc w:val="center"/>
                                    </w:pPr>
                                    <w:r>
                                      <w:t>Schedule Order Delivery</w:t>
                                    </w:r>
                                  </w:p>
                                  <w:p w14:paraId="0B2CEC5C" w14:textId="77777777" w:rsidR="00F878E6" w:rsidRDefault="00F878E6" w:rsidP="00BF617E">
                                    <w:pPr>
                                      <w:pStyle w:val="NoSpacing"/>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a:off x="8792308" y="3985846"/>
                                  <a:ext cx="0" cy="6381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 name="Rectangle 44"/>
                              <wps:cNvSpPr/>
                              <wps:spPr>
                                <a:xfrm>
                                  <a:off x="5709138" y="4794738"/>
                                  <a:ext cx="1862986" cy="24955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5743FA4" w14:textId="77777777" w:rsidR="00F878E6" w:rsidRPr="00670ED1" w:rsidRDefault="00F878E6" w:rsidP="004C223C">
                                    <w:pPr>
                                      <w:pStyle w:val="NoSpacing"/>
                                      <w:jc w:val="center"/>
                                    </w:pPr>
                                    <w:r>
                                      <w:t>Update Company Records</w:t>
                                    </w:r>
                                  </w:p>
                                  <w:p w14:paraId="67BA5596" w14:textId="77777777" w:rsidR="00F878E6" w:rsidRDefault="00F878E6" w:rsidP="004C223C">
                                    <w:pPr>
                                      <w:pStyle w:val="NoSpacing"/>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Straight Arrow Connector 45"/>
                              <wps:cNvCnPr/>
                              <wps:spPr>
                                <a:xfrm flipH="1">
                                  <a:off x="7537938" y="4900246"/>
                                  <a:ext cx="681306"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 name="Rectangle 3"/>
                              <wps:cNvSpPr/>
                              <wps:spPr>
                                <a:xfrm>
                                  <a:off x="0" y="211015"/>
                                  <a:ext cx="1026795" cy="3479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531950" w14:textId="447A2E3E" w:rsidR="00F878E6" w:rsidRPr="007F79DE" w:rsidRDefault="00F878E6" w:rsidP="007F79DE">
                                    <w:pPr>
                                      <w:pStyle w:val="NoSpacing"/>
                                      <w:jc w:val="center"/>
                                      <w:rPr>
                                        <w:lang w:val="en-US"/>
                                      </w:rPr>
                                    </w:pPr>
                                    <w:r>
                                      <w:rPr>
                                        <w:lang w:val="en-US"/>
                                      </w:rPr>
                                      <w:t>Website Vis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1031631" y="328246"/>
                                  <a:ext cx="3429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8" name="Group 8"/>
                              <wpg:cNvGrpSpPr/>
                              <wpg:grpSpPr>
                                <a:xfrm>
                                  <a:off x="574431" y="562708"/>
                                  <a:ext cx="1150473" cy="685800"/>
                                  <a:chOff x="0" y="0"/>
                                  <a:chExt cx="1150473" cy="685800"/>
                                </a:xfrm>
                              </wpg:grpSpPr>
                              <wps:wsp>
                                <wps:cNvPr id="5" name="Straight Connector 5"/>
                                <wps:cNvCnPr/>
                                <wps:spPr>
                                  <a:xfrm flipV="1">
                                    <a:off x="0" y="457200"/>
                                    <a:ext cx="1150473" cy="332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 name="Straight Arrow Connector 6"/>
                                <wps:cNvCnPr/>
                                <wps:spPr>
                                  <a:xfrm>
                                    <a:off x="0" y="457200"/>
                                    <a:ext cx="0" cy="22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 name="Straight Connector 7"/>
                                <wps:cNvCnPr/>
                                <wps:spPr>
                                  <a:xfrm flipV="1">
                                    <a:off x="1148861" y="0"/>
                                    <a:ext cx="1612" cy="46369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0" name="Straight Arrow Connector 10"/>
                              <wps:cNvCnPr/>
                              <wps:spPr>
                                <a:xfrm>
                                  <a:off x="2051538" y="328246"/>
                                  <a:ext cx="126184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2" name="Group 12"/>
                              <wpg:cNvGrpSpPr/>
                              <wpg:grpSpPr>
                                <a:xfrm flipH="1">
                                  <a:off x="1840523" y="562708"/>
                                  <a:ext cx="1014535" cy="685800"/>
                                  <a:chOff x="0" y="0"/>
                                  <a:chExt cx="1150473" cy="685800"/>
                                </a:xfrm>
                              </wpg:grpSpPr>
                              <wps:wsp>
                                <wps:cNvPr id="13" name="Straight Connector 13"/>
                                <wps:cNvCnPr/>
                                <wps:spPr>
                                  <a:xfrm flipV="1">
                                    <a:off x="0" y="457200"/>
                                    <a:ext cx="1150473" cy="332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a:off x="0" y="457200"/>
                                    <a:ext cx="0" cy="22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Connector 15"/>
                                <wps:cNvCnPr/>
                                <wps:spPr>
                                  <a:xfrm flipV="1">
                                    <a:off x="1148861" y="0"/>
                                    <a:ext cx="1612" cy="46369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6" name="Rectangle 16"/>
                              <wps:cNvSpPr/>
                              <wps:spPr>
                                <a:xfrm>
                                  <a:off x="2403231" y="1242646"/>
                                  <a:ext cx="848360" cy="3454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79F67BA" w14:textId="1C260C34" w:rsidR="00F878E6" w:rsidRDefault="00F878E6" w:rsidP="007A1785">
                                    <w:pPr>
                                      <w:pStyle w:val="NoSpacing"/>
                                      <w:jc w:val="center"/>
                                    </w:pPr>
                                    <w:r>
                                      <w:t xml:space="preserve">Sign Up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17231" y="1242646"/>
                                  <a:ext cx="848557" cy="34544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63D31068" w14:textId="3E068B98" w:rsidR="00F878E6" w:rsidRDefault="00F878E6" w:rsidP="007A1785">
                                    <w:pPr>
                                      <w:pStyle w:val="NoSpacing"/>
                                      <w:jc w:val="center"/>
                                    </w:pPr>
                                    <w:r>
                                      <w:t>Sign 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flipH="1">
                                  <a:off x="1019908" y="1359877"/>
                                  <a:ext cx="1357679"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a:off x="1019908" y="2157046"/>
                                  <a:ext cx="3093573" cy="254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 name="Straight Connector 47"/>
                              <wps:cNvCnPr/>
                              <wps:spPr>
                                <a:xfrm flipH="1" flipV="1">
                                  <a:off x="4114800" y="1008184"/>
                                  <a:ext cx="1319" cy="1140460"/>
                                </a:xfrm>
                                <a:prstGeom prst="line">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a:off x="5146431" y="328246"/>
                                  <a:ext cx="9101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9" name="Rectangle 49"/>
                              <wps:cNvSpPr/>
                              <wps:spPr>
                                <a:xfrm>
                                  <a:off x="6060831" y="105508"/>
                                  <a:ext cx="1026795" cy="462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39D2229" w14:textId="5CD24AC8" w:rsidR="00F878E6" w:rsidRPr="007F79DE" w:rsidRDefault="00F878E6" w:rsidP="007A1785">
                                    <w:pPr>
                                      <w:pStyle w:val="NoSpacing"/>
                                      <w:jc w:val="center"/>
                                      <w:rPr>
                                        <w:lang w:val="en-US"/>
                                      </w:rPr>
                                    </w:pPr>
                                    <w:r>
                                      <w:rPr>
                                        <w:lang w:val="en-US"/>
                                      </w:rPr>
                                      <w:t xml:space="preserve">Consumer Online Shopping Car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7432431" y="105508"/>
                                  <a:ext cx="1026795" cy="462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7089B5" w14:textId="62E43326" w:rsidR="00F878E6" w:rsidRPr="007F79DE" w:rsidRDefault="00F878E6" w:rsidP="007A1785">
                                    <w:pPr>
                                      <w:pStyle w:val="NoSpacing"/>
                                      <w:jc w:val="center"/>
                                      <w:rPr>
                                        <w:lang w:val="en-US"/>
                                      </w:rPr>
                                    </w:pPr>
                                    <w:r>
                                      <w:rPr>
                                        <w:lang w:val="en-US"/>
                                      </w:rPr>
                                      <w:t xml:space="preserve">Suggest Related Item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Straight Connector 51"/>
                              <wps:cNvCnPr/>
                              <wps:spPr>
                                <a:xfrm>
                                  <a:off x="8452338" y="328246"/>
                                  <a:ext cx="3429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 name="Text Box 53"/>
                              <wps:cNvSpPr txBox="1"/>
                              <wps:spPr>
                                <a:xfrm>
                                  <a:off x="7432431" y="1359877"/>
                                  <a:ext cx="452755" cy="2311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C0866E2" w14:textId="755B6A44" w:rsidR="00F878E6" w:rsidRPr="00AE415E" w:rsidRDefault="00F878E6" w:rsidP="00D743D6">
                                    <w:pPr>
                                      <w:pStyle w:val="NoSpacing"/>
                                      <w:jc w:val="center"/>
                                      <w:rPr>
                                        <w:lang w:val="en-US"/>
                                      </w:rPr>
                                    </w:pPr>
                                    <w:r>
                                      <w:rPr>
                                        <w:lang w:val="en-US"/>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Straight Connector 52"/>
                              <wps:cNvCnPr/>
                              <wps:spPr>
                                <a:xfrm flipH="1">
                                  <a:off x="8792308" y="328246"/>
                                  <a:ext cx="4250" cy="459740"/>
                                </a:xfrm>
                                <a:prstGeom prst="line">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4" name="Flowchart: Decision 28"/>
                              <wps:cNvSpPr/>
                              <wps:spPr>
                                <a:xfrm>
                                  <a:off x="6049108" y="1008184"/>
                                  <a:ext cx="1366422" cy="1151402"/>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F34FF4" w14:textId="29B29152" w:rsidR="00F878E6" w:rsidRPr="00413200" w:rsidRDefault="00F878E6" w:rsidP="00D743D6">
                                    <w:pPr>
                                      <w:pStyle w:val="NoSpacing"/>
                                      <w:jc w:val="center"/>
                                      <w:rPr>
                                        <w:lang w:val="en-US"/>
                                      </w:rPr>
                                    </w:pPr>
                                    <w:r>
                                      <w:rPr>
                                        <w:lang w:val="en-US"/>
                                      </w:rPr>
                                      <w:t>Continue Shop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6740769" y="2157046"/>
                                  <a:ext cx="0" cy="2311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8" name="Text Box 58"/>
                              <wps:cNvSpPr txBox="1"/>
                              <wps:spPr>
                                <a:xfrm>
                                  <a:off x="6858000" y="2157046"/>
                                  <a:ext cx="452755" cy="2311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AA659E4" w14:textId="77777777" w:rsidR="00F878E6" w:rsidRPr="00AE415E" w:rsidRDefault="00F878E6" w:rsidP="00D743D6">
                                    <w:pPr>
                                      <w:pStyle w:val="NoSpacing"/>
                                      <w:jc w:val="center"/>
                                      <w:rPr>
                                        <w:lang w:val="en-US"/>
                                      </w:rPr>
                                    </w:pPr>
                                    <w:r>
                                      <w:rPr>
                                        <w:lang w:val="en-US"/>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Straight Connector 59"/>
                              <wps:cNvCnPr/>
                              <wps:spPr>
                                <a:xfrm flipH="1">
                                  <a:off x="6740769" y="2848708"/>
                                  <a:ext cx="1270" cy="3340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Straight Connector 60"/>
                              <wps:cNvCnPr/>
                              <wps:spPr>
                                <a:xfrm flipH="1" flipV="1">
                                  <a:off x="574431" y="3188677"/>
                                  <a:ext cx="6177085" cy="3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1" name="Text Box 61"/>
                              <wps:cNvSpPr txBox="1"/>
                              <wps:spPr>
                                <a:xfrm>
                                  <a:off x="5603631" y="1359877"/>
                                  <a:ext cx="452755" cy="2311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3E11B21" w14:textId="0AADC076" w:rsidR="00F878E6" w:rsidRPr="00AE415E" w:rsidRDefault="00F878E6" w:rsidP="00D743D6">
                                    <w:pPr>
                                      <w:pStyle w:val="NoSpacing"/>
                                      <w:jc w:val="center"/>
                                      <w:rPr>
                                        <w:lang w:val="en-US"/>
                                      </w:rPr>
                                    </w:pPr>
                                    <w:r>
                                      <w:rPr>
                                        <w:lang w:val="en-US"/>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64" name="Group 64"/>
                              <wpg:cNvGrpSpPr/>
                              <wpg:grpSpPr>
                                <a:xfrm>
                                  <a:off x="4794738" y="1008184"/>
                                  <a:ext cx="1257740" cy="579902"/>
                                  <a:chOff x="0" y="0"/>
                                  <a:chExt cx="1257740" cy="579902"/>
                                </a:xfrm>
                              </wpg:grpSpPr>
                              <wps:wsp>
                                <wps:cNvPr id="62" name="Straight Arrow Connector 62"/>
                                <wps:cNvCnPr/>
                                <wps:spPr>
                                  <a:xfrm flipH="1" flipV="1">
                                    <a:off x="0" y="0"/>
                                    <a:ext cx="0" cy="5797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 name="Straight Connector 63"/>
                                <wps:cNvCnPr/>
                                <wps:spPr>
                                  <a:xfrm flipH="1">
                                    <a:off x="0" y="574431"/>
                                    <a:ext cx="1257740" cy="547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65" name="Text Box 65"/>
                              <wps:cNvSpPr txBox="1"/>
                              <wps:spPr>
                                <a:xfrm>
                                  <a:off x="8804031" y="2391508"/>
                                  <a:ext cx="452755" cy="2311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BA40C9E" w14:textId="77777777" w:rsidR="00F878E6" w:rsidRPr="00AE415E" w:rsidRDefault="00F878E6" w:rsidP="00D743D6">
                                    <w:pPr>
                                      <w:pStyle w:val="NoSpacing"/>
                                      <w:jc w:val="center"/>
                                      <w:rPr>
                                        <w:lang w:val="en-US"/>
                                      </w:rPr>
                                    </w:pPr>
                                    <w:r>
                                      <w:rPr>
                                        <w:lang w:val="en-US"/>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Straight Arrow Connector 66"/>
                              <wps:cNvCnPr/>
                              <wps:spPr>
                                <a:xfrm>
                                  <a:off x="8792308" y="3305908"/>
                                  <a:ext cx="0" cy="2286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 name="Rectangle 67"/>
                              <wps:cNvSpPr/>
                              <wps:spPr>
                                <a:xfrm>
                                  <a:off x="5709138" y="4103077"/>
                                  <a:ext cx="1833343" cy="367177"/>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7253FE1" w14:textId="6647135F" w:rsidR="00F878E6" w:rsidRPr="00670ED1" w:rsidRDefault="00F878E6" w:rsidP="002B67F9">
                                    <w:pPr>
                                      <w:pStyle w:val="NoSpacing"/>
                                      <w:jc w:val="center"/>
                                    </w:pPr>
                                    <w:r>
                                      <w:t xml:space="preserve">Share information with relevant Stakeholders </w:t>
                                    </w:r>
                                  </w:p>
                                  <w:p w14:paraId="7B1064C4" w14:textId="77777777" w:rsidR="00F878E6" w:rsidRDefault="00F878E6" w:rsidP="002B67F9">
                                    <w:pPr>
                                      <w:pStyle w:val="NoSpacing"/>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Straight Arrow Connector 68"/>
                              <wps:cNvCnPr/>
                              <wps:spPr>
                                <a:xfrm flipV="1">
                                  <a:off x="6049108" y="3188677"/>
                                  <a:ext cx="0" cy="90282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grpSp>
                      <wps:wsp>
                        <wps:cNvPr id="1" name="Straight Arrow Connector 1"/>
                        <wps:cNvCnPr/>
                        <wps:spPr>
                          <a:xfrm flipH="1" flipV="1">
                            <a:off x="7420708" y="1594338"/>
                            <a:ext cx="45832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D394C36" id="Group 72" o:spid="_x0000_s1026" style="position:absolute;left:0;text-align:left;margin-left:-50pt;margin-top:62.95pt;width:765.65pt;height:404.3pt;z-index:251650048" coordsize="9723853,513470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">
                <v:group id="Group 71" o:spid="_x0000_s1027" style="position:absolute;width:9723853;height:5134708" coordsize="9723853,513470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X66CIcUAAADbAAAA&#10;DwAAAAAAAAAAAAAAAACpAgAAZHJzL2Rvd25yZXYueG1sUEsFBgAAAAAEAAQA+gAAAJsDAAAAAA==&#10;">
                  <v:shapetype id="_x0000_t32" coordsize="21600,21600" o:spt="32" o:oned="t" path="m0,0l21600,21600e" filled="f">
                    <v:path arrowok="t" fillok="f" o:connecttype="none"/>
                    <o:lock v:ext="edit" shapetype="t"/>
                  </v:shapetype>
                  <v:shape id="Straight Arrow Connector 18" o:spid="_x0000_s1028" type="#_x0000_t32" style="position:absolute;left:527538;top:1582615;width:0;height:34837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b4I+cUAAADbAAAADwAAAGRycy9kb3ducmV2LnhtbESPQWvCQBCF74X+h2UKXqTu6qEt0U0o&#10;oqKUCtX+gCE7JqHZ2ZhdNf77zqHQ2wzvzXvfLIrBt+pKfWwCW5hODCjiMriGKwvfx/XzG6iYkB22&#10;gcnCnSIU+ePDAjMXbvxF10OqlIRwzNBCnVKXaR3LmjzGSeiIRTuF3mOSta+06/Em4b7VM2NetMeG&#10;paHGjpY1lT+Hi7fgV5vt6zC+f459ez66j2h2+2SsHT0N73NQiYb0b/673jrBF1j5RQbQ+S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Db4I+cUAAADbAAAADwAAAAAAAAAA&#10;AAAAAAChAgAAZHJzL2Rvd25yZXYueG1sUEsFBgAAAAAEAAQA+QAAAJMDAAAAAA==&#10;" strokecolor="black [3213]" strokeweight=".5pt">
                    <v:stroke endarrow="block" joinstyle="miter"/>
                  </v:shape>
                  <v:group id="Group 70" o:spid="_x0000_s1029" style="position:absolute;width:9723853;height:5134708" coordsize="9723853,513470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w4ie6wwAAANsAAAAPAAAAZHJzL2Rvd25yZXYueG1sRE/LasJAFN0L/YfhFroz&#10;k7RoS3QUCW3pQgSTQnF3yVyTYOZOyEzz+HtnUejycN7b/WRaMVDvGssKkigGQVxa3XCl4Lv4WL6B&#10;cB5ZY2uZFMzkYL97WGwx1XbkMw25r0QIYZeigtr7LpXSlTUZdJHtiAN3tb1BH2BfSd3jGMJNK5/j&#10;eC0NNhwaauwoq6m85b9GweeI4+EleR+Ot2s2X4rV6eeYkFJPj9NhA8LT5P/Ff+4vreA1rA9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DDiJ7rDAAAA2wAAAA8A&#10;AAAAAAAAAAAAAAAAqQIAAGRycy9kb3ducmV2LnhtbFBLBQYAAAAABAAEAPoAAACZAwAAAAA=&#10;">
                    <v:shape id="Straight Arrow Connector 38" o:spid="_x0000_s1030" type="#_x0000_t32" style="position:absolute;left:6623538;top:4443046;width:0;height:339725;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1f/WsMAAADbAAAADwAAAGRycy9kb3ducmV2LnhtbERPz2vCMBS+D/wfwht4m+kmm6MaRYaC&#10;hyGsG9Pjs3lrypqXmkRb/evNYbDjx/d7tuhtI87kQ+1YweMoA0FcOl1zpeDrc/3wCiJEZI2NY1Jw&#10;oQCL+eBuhrl2HX/QuYiVSCEcclRgYmxzKUNpyGIYuZY4cT/OW4wJ+kpqj10Kt418yrIXabHm1GCw&#10;pTdD5W9xsgr2u2LHevv8/X5cuf1kfPWmO0yUGt73yymISH38F/+5N1rBOI1NX9IPkPMb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OtX/1rDAAAA2wAAAA8AAAAAAAAAAAAA&#10;AAAAoQIAAGRycy9kb3ducmV2LnhtbFBLBQYAAAAABAAEAPkAAACRAwAAAAA=&#10;" strokecolor="black [3213]" strokeweight=".5pt">
                      <v:stroke endarrow="block" joinstyle="miter"/>
                    </v:shape>
                    <v:group id="Group 69" o:spid="_x0000_s1031" style="position:absolute;width:9723853;height:5134708" coordsize="9723853,513470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JAEY+sUAAADbAAAA&#10;DwAAAAAAAAAAAAAAAACpAgAAZHJzL2Rvd25yZXYueG1sUEsFBgAAAAAEAAQA+gAAAJsDAAAAAA==&#10;">
                      <v:shapetype id="_x0000_t202" coordsize="21600,21600" o:spt="202" path="m0,0l0,21600,21600,21600,21600,0xe">
                        <v:stroke joinstyle="miter"/>
                        <v:path gradientshapeok="t" o:connecttype="rect"/>
                      </v:shapetype>
                      <v:shape id="Text Box 11" o:spid="_x0000_s1032" type="#_x0000_t202" style="position:absolute;left:2051538;width:1369060;height:5676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zHBiwAAA&#10;ANsAAAAPAAAAZHJzL2Rvd25yZXYueG1sRE9Li8IwEL4L/ocwgjdNFBW3GkUUwZOLj13Y29CMbbGZ&#10;lCba+u83Cwve5uN7znLd2lI8qfaFYw2joQJBnDpTcKbhetkP5iB8QDZYOiYNL/KwXnU7S0yMa/hE&#10;z3PIRAxhn6CGPIQqkdKnOVn0Q1cRR+7maoshwjqTpsYmhttSjpWaSYsFx4YcK9rmlN7PD6vh63j7&#10;+Z6oz2xnp1XjWiXZfkit+712swARqA1v8b/7YOL8Efz9Eg+Qq1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zzHBiwAAAANsAAAAPAAAAAAAAAAAAAAAAAJcCAABkcnMvZG93bnJl&#10;di54bWxQSwUGAAAAAAQABAD1AAAAhAMAAAAA&#10;" filled="f" stroked="f">
                        <v:textbox>
                          <w:txbxContent>
                            <w:p w14:paraId="030B0AE8" w14:textId="1F4FF6B6" w:rsidR="00F878E6" w:rsidRPr="00AE415E" w:rsidRDefault="00F878E6" w:rsidP="00AE415E">
                              <w:pPr>
                                <w:pStyle w:val="NoSpacing"/>
                                <w:rPr>
                                  <w:lang w:val="en-US"/>
                                </w:rPr>
                              </w:pPr>
                              <w:r>
                                <w:rPr>
                                  <w:lang w:val="en-US"/>
                                </w:rPr>
                                <w:t>Bypass Login to access online shop</w:t>
                              </w:r>
                            </w:p>
                          </w:txbxContent>
                        </v:textbox>
                      </v:shape>
                      <v:shape id="Text Box 9" o:spid="_x0000_s1033" type="#_x0000_t202" style="position:absolute;left:339969;top:562708;width:1369060;height:5676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Nz9ZwwAA&#10;ANoAAAAPAAAAZHJzL2Rvd25yZXYueG1sRI9Ba8JAFITvQv/D8grezG7FShPdhFIRPLVoq+DtkX0m&#10;odm3Ibua+O+7hUKPw8x8w6yL0bbiRr1vHGt4ShQI4tKZhisNX5/b2QsIH5ANto5Jw508FPnDZI2Z&#10;cQPv6XYIlYgQ9hlqqEPoMil9WZNFn7iOOHoX11sMUfaVND0OEW5bOVdqKS02HBdq7OitpvL7cLUa&#10;ju+X82mhPqqNfe4GNyrJNpVaTx/H1xWIQGP4D/+1d0ZDCr9X4g2Q+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0Nz9ZwwAAANoAAAAPAAAAAAAAAAAAAAAAAJcCAABkcnMvZG93&#10;bnJldi54bWxQSwUGAAAAAAQABAD1AAAAhwMAAAAA&#10;" filled="f" stroked="f">
                        <v:textbox>
                          <w:txbxContent>
                            <w:p w14:paraId="621CFEF1" w14:textId="5940EE51" w:rsidR="00F878E6" w:rsidRPr="00AE415E" w:rsidRDefault="00F878E6" w:rsidP="00AE415E">
                              <w:pPr>
                                <w:pStyle w:val="NoSpacing"/>
                                <w:rPr>
                                  <w:lang w:val="en-US"/>
                                </w:rPr>
                              </w:pPr>
                              <w:r>
                                <w:rPr>
                                  <w:lang w:val="en-US"/>
                                </w:rPr>
                                <w:t>Visitor is a registered User if yes proceed to login</w:t>
                              </w:r>
                            </w:p>
                          </w:txbxContent>
                        </v:textbox>
                      </v:shape>
                      <v:rect id="Rectangle 23" o:spid="_x0000_s1034" style="position:absolute;left:8077200;top:3071446;width:1524440;height:2311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68UJfxgAA&#10;ANsAAAAPAAAAZHJzL2Rvd25yZXYueG1sRI9Pa8JAFMTvhX6H5RV6Ed1ooUh0laK05FAK9c/B2zP7&#10;zKZm34bsq6bfvlsoeBxm5jfMfNn7Rl2oi3VgA+NRBoq4DLbmysBu+zqcgoqCbLEJTAZ+KMJycX83&#10;x9yGK3/SZSOVShCOORpwIm2udSwdeYyj0BIn7xQ6j5JkV2nb4TXBfaMnWfasPdacFhy2tHJUnjff&#10;3sCh6KX6Gr/J+xkH+0HhjuXH+mjM40P/MgMl1Mst/N8urIHJE/x9ST9AL34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68UJfxgAAANsAAAAPAAAAAAAAAAAAAAAAAJcCAABkcnMv&#10;ZG93bnJldi54bWxQSwUGAAAAAAQABAD1AAAAigMAAAAA&#10;" filled="f" strokecolor="black [3213]" strokeweight="1pt">
                        <v:textbox>
                          <w:txbxContent>
                            <w:p w14:paraId="03B480FE" w14:textId="388A2D52" w:rsidR="00F878E6" w:rsidRPr="004C223C" w:rsidRDefault="00F878E6" w:rsidP="00D743D6">
                              <w:pPr>
                                <w:pStyle w:val="NoSpacing"/>
                                <w:jc w:val="center"/>
                              </w:pPr>
                              <w:r w:rsidRPr="004C223C">
                                <w:t xml:space="preserve">Load Payment Options </w:t>
                              </w:r>
                            </w:p>
                            <w:p w14:paraId="3EC54699" w14:textId="77777777" w:rsidR="00F878E6" w:rsidRPr="004C223C" w:rsidRDefault="00F878E6" w:rsidP="00D743D6">
                              <w:pPr>
                                <w:pStyle w:val="NoSpacing"/>
                                <w:jc w:val="center"/>
                              </w:pPr>
                            </w:p>
                          </w:txbxContent>
                        </v:textbox>
                      </v:rect>
                      <v:rect id="Rectangle 19" o:spid="_x0000_s1035" style="position:absolute;left:117231;top:1934308;width:84836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HrewwAA&#10;ANsAAAAPAAAAZHJzL2Rvd25yZXYueG1sRE9Na8JAEL0L/Q/LFLzpJoUGG10lKRREoWAqpd6G7JiE&#10;ZmfT7GrSf98tCN7m8T5ntRlNK67Uu8aygngegSAurW64UnD8eJstQDiPrLG1TAp+ycFm/TBZYart&#10;wAe6Fr4SIYRdigpq77tUSlfWZNDNbUccuLPtDfoA+0rqHocQblr5FEWJNNhwaKixo9eayu/iYhR8&#10;Hp7PlOfJUb6fsp8sLrbjfvel1PRxzJYgPI3+Lr65tzrMf4H/X8IBcv0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E/HrewwAAANsAAAAPAAAAAAAAAAAAAAAAAJcCAABkcnMvZG93&#10;bnJldi54bWxQSwUGAAAAAAQABAD1AAAAhwMAAAAA&#10;" filled="f" strokecolor="#1f4d78 [1604]" strokeweight="1pt">
                        <v:textbox>
                          <w:txbxContent>
                            <w:p w14:paraId="6C6F3677" w14:textId="3C4F1496" w:rsidR="00F878E6" w:rsidRPr="00670ED1" w:rsidRDefault="00F878E6" w:rsidP="007F79DE">
                              <w:pPr>
                                <w:pStyle w:val="NoSpacing"/>
                                <w:jc w:val="center"/>
                              </w:pPr>
                              <w:r>
                                <w:t>Consumer Account</w:t>
                              </w:r>
                            </w:p>
                            <w:p w14:paraId="0189760F" w14:textId="77777777" w:rsidR="00F878E6" w:rsidRDefault="00F878E6" w:rsidP="007F79DE">
                              <w:pPr>
                                <w:pStyle w:val="NoSpacing"/>
                              </w:pPr>
                            </w:p>
                          </w:txbxContent>
                        </v:textbox>
                      </v:rect>
                      <v:rect id="Rectangle 20" o:spid="_x0000_s1036" style="position:absolute;left:1371600;top:211015;width:685769;height:3429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I9wowgAA&#10;ANsAAAAPAAAAZHJzL2Rvd25yZXYueG1sRE9La8JAEL4X/A/LCF6kbvRQSnSVorTkIIX6OHgbs9Ns&#10;anY2ZEeN/757KPT48b0Xq9436kZdrAMbmE4yUMRlsDVXBg779+dXUFGQLTaBycCDIqyWg6cF5jbc&#10;+YtuO6lUCuGYowEn0uZax9KRxzgJLXHivkPnURLsKm07vKdw3+hZlr1ojzWnBoctrR2Vl93VGzgV&#10;vVQ/0w/ZXnB8HBfuXH5uzsaMhv3bHJRQL//iP3dhDczS+vQl/QC9/A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oj3CjCAAAA2wAAAA8AAAAAAAAAAAAAAAAAlwIAAGRycy9kb3du&#10;cmV2LnhtbFBLBQYAAAAABAAEAPUAAACGAwAAAAA=&#10;" filled="f" strokecolor="black [3213]" strokeweight="1pt">
                        <v:textbox>
                          <w:txbxContent>
                            <w:p w14:paraId="1182D69F" w14:textId="5A36C999" w:rsidR="00F878E6" w:rsidRPr="00670ED1" w:rsidRDefault="00F878E6" w:rsidP="00AE415E">
                              <w:pPr>
                                <w:pStyle w:val="NoSpacing"/>
                                <w:jc w:val="center"/>
                              </w:pPr>
                              <w:r>
                                <w:t>Login</w:t>
                              </w:r>
                            </w:p>
                            <w:p w14:paraId="63705BF1" w14:textId="77777777" w:rsidR="00F878E6" w:rsidRDefault="00F878E6" w:rsidP="00AE415E">
                              <w:pPr>
                                <w:pStyle w:val="NoSpacing"/>
                                <w:jc w:val="center"/>
                              </w:pPr>
                            </w:p>
                          </w:txbxContent>
                        </v:textbox>
                      </v:rect>
                      <v:rect id="Rectangle 26" o:spid="_x0000_s1037" style="position:absolute;left:3305908;top:105508;width:1863202;height:91107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fP9VxgAA&#10;ANsAAAAPAAAAZHJzL2Rvd25yZXYueG1sRI9BawIxFITvQv9DeAUvxc3qQexqlFIQWjzY2lbw9khe&#10;d5duXtYk6tpfbwTB4zAz3zCzRWcbcSQfascKhlkOglg7U3Op4PtrOZiACBHZYOOYFJwpwGL+0Jth&#10;YdyJP+m4iaVIEA4FKqhibAspg67IYshcS5y8X+ctxiR9KY3HU4LbRo7yfCwt1pwWKmzptSL9tzlY&#10;Bbt9p9f+SW/95Ofw8f6/isO6fFaq/9i9TEFE6uI9fGu/GQWjMVy/pB8g5x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PfP9VxgAAANsAAAAPAAAAAAAAAAAAAAAAAJcCAABkcnMv&#10;ZG93bnJldi54bWxQSwUGAAAAAAQABAD1AAAAigMAAAAA&#10;" filled="f" strokecolor="black [3213]" strokeweight="2.25pt">
                        <v:textbox>
                          <w:txbxContent>
                            <w:p w14:paraId="42DBC4DF" w14:textId="00293F45" w:rsidR="00F878E6" w:rsidRPr="00AE415E" w:rsidRDefault="00F878E6" w:rsidP="00AE415E">
                              <w:pPr>
                                <w:pStyle w:val="NoSpacing"/>
                                <w:jc w:val="center"/>
                                <w:rPr>
                                  <w:b/>
                                </w:rPr>
                              </w:pPr>
                              <w:r w:rsidRPr="00AE415E">
                                <w:rPr>
                                  <w:b/>
                                </w:rPr>
                                <w:t>Consumer Online Shop</w:t>
                              </w:r>
                            </w:p>
                            <w:p w14:paraId="041C7D93" w14:textId="729142CA" w:rsidR="00F878E6" w:rsidRDefault="00F878E6" w:rsidP="00AE415E">
                              <w:pPr>
                                <w:pStyle w:val="NoSpacing"/>
                                <w:numPr>
                                  <w:ilvl w:val="0"/>
                                  <w:numId w:val="4"/>
                                </w:numPr>
                                <w:jc w:val="both"/>
                              </w:pPr>
                              <w:r>
                                <w:t xml:space="preserve">Browse Products </w:t>
                              </w:r>
                            </w:p>
                            <w:p w14:paraId="496CEB72" w14:textId="1C399FED" w:rsidR="00F878E6" w:rsidRDefault="00F878E6" w:rsidP="00AE415E">
                              <w:pPr>
                                <w:pStyle w:val="NoSpacing"/>
                                <w:numPr>
                                  <w:ilvl w:val="0"/>
                                  <w:numId w:val="4"/>
                                </w:numPr>
                                <w:jc w:val="both"/>
                              </w:pPr>
                              <w:r>
                                <w:t xml:space="preserve">Try Products in virtual try room </w:t>
                              </w:r>
                            </w:p>
                            <w:p w14:paraId="203494B5" w14:textId="49A89F46" w:rsidR="00F878E6" w:rsidRPr="009C24DE" w:rsidRDefault="00F878E6" w:rsidP="00AE415E">
                              <w:pPr>
                                <w:pStyle w:val="NoSpacing"/>
                                <w:numPr>
                                  <w:ilvl w:val="0"/>
                                  <w:numId w:val="4"/>
                                </w:numPr>
                                <w:jc w:val="both"/>
                              </w:pPr>
                              <w:r>
                                <w:t xml:space="preserve">Take friends to shopping </w:t>
                              </w:r>
                            </w:p>
                            <w:p w14:paraId="2CAC83D4" w14:textId="77777777" w:rsidR="00F878E6" w:rsidRPr="009C24DE" w:rsidRDefault="00F878E6" w:rsidP="00AE415E">
                              <w:pPr>
                                <w:pStyle w:val="NoSpacing"/>
                              </w:pPr>
                            </w:p>
                          </w:txbxContent>
                        </v:textbox>
                      </v:rect>
                      <v:shapetype id="_x0000_t110" coordsize="21600,21600" o:spt="110" path="m10800,0l0,10800,10800,21600,21600,10800xe">
                        <v:stroke joinstyle="miter"/>
                        <v:path gradientshapeok="t" o:connecttype="rect" textboxrect="5400,5400,16200,16200"/>
                      </v:shapetype>
                      <v:shape id="Flowchart: Decision 28" o:spid="_x0000_s1038" type="#_x0000_t110" style="position:absolute;left:7877908;top:808892;width:1845945;height:1579294;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4ny+wAAA&#10;ANsAAAAPAAAAZHJzL2Rvd25yZXYueG1sRE9NS8NAEL0L/Q/LFLzZjTkYid2WKha9FVNBvA3ZaTY0&#10;Oxt31zb9952D4PHxvpfryQ/qRDH1gQ3cLwpQxG2wPXcGPvfbu0dQKSNbHAKTgQslWK9mN0usbTjz&#10;B52a3CkJ4VSjAZfzWGudWkce0yKMxMIdQvSYBcZO24hnCfeDLoviQXvsWRocjvTiqD02v95AWe4c&#10;064qXpvn7U/cfFXfb64y5nY+bZ5AZZryv/jP/W7FJ2Pli/wAvbo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h4ny+wAAAANsAAAAPAAAAAAAAAAAAAAAAAJcCAABkcnMvZG93bnJl&#10;di54bWxQSwUGAAAAAAQABAD1AAAAhAMAAAAA&#10;" filled="f" strokecolor="black [3213]" strokeweight="1pt">
                        <v:textbox>
                          <w:txbxContent>
                            <w:p w14:paraId="714A1961" w14:textId="5A9936D0" w:rsidR="00F878E6" w:rsidRPr="00413200" w:rsidRDefault="00F878E6" w:rsidP="00BF617E">
                              <w:pPr>
                                <w:pStyle w:val="NoSpacing"/>
                                <w:jc w:val="center"/>
                                <w:rPr>
                                  <w:lang w:val="en-US"/>
                                </w:rPr>
                              </w:pPr>
                              <w:r>
                                <w:rPr>
                                  <w:lang w:val="en-US"/>
                                </w:rPr>
                                <w:t xml:space="preserve">Make Purchase </w:t>
                              </w:r>
                            </w:p>
                          </w:txbxContent>
                        </v:textbox>
                      </v:shape>
                      <v:shape id="Straight Arrow Connector 29" o:spid="_x0000_s1039" type="#_x0000_t32" style="position:absolute;left:8792308;top:2391508;width:0;height:69877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yN3cUAAADbAAAADwAAAGRycy9kb3ducmV2LnhtbESPQWvCQBSE74X+h+UVvNVNFaqmrlIE&#10;scWLRlF7e2Rfk6XZtyG7NfHfu4LgcZiZb5jpvLOVOFPjjWMFb/0EBHHutOFCwX63fB2D8AFZY+WY&#10;FFzIw3z2/DTFVLuWt3TOQiEihH2KCsoQ6lRKn5dk0fddTRy9X9dYDFE2hdQNthFuKzlIkndp0XBc&#10;KLGmRUn5X/ZvFeT703FCG3PQ7dCMVvX6Zz3MvpXqvXSfHyACdeERvre/tILBBG5f4g+Qsys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U2yN3cUAAADbAAAADwAAAAAAAAAA&#10;AAAAAAChAgAAZHJzL2Rvd25yZXYueG1sUEsFBgAAAAAEAAQA+QAAAJMDAAAAAA==&#10;" strokecolor="black [3213]" strokeweight=".5pt">
                        <v:stroke endarrow="block" joinstyle="miter"/>
                      </v:shape>
                      <v:shape id="Straight Arrow Connector 33" o:spid="_x0000_s1040" type="#_x0000_t32" style="position:absolute;left:7080738;top:339969;width:349885;height: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K/G6MMAAADbAAAADwAAAGRycy9kb3ducmV2LnhtbESP3YrCMBSE7wXfIRzBG9FkFVSqUURU&#10;XJZd8OcBDs2xLTYn3SZqffvNguDlMDPfMPNlY0txp9oXjjV8DBQI4tSZgjMN59O2PwXhA7LB0jFp&#10;eJKH5aLdmmNi3IMPdD+GTEQI+wQ15CFUiZQ+zcmiH7iKOHoXV1sMUdaZNDU+ItyWcqjUWFosOC7k&#10;WNE6p/R6vFkNdrPbT5re87tny9+T+fLq8ycorbudZjUDEagJ7/CrvTcaRiP4/xJ/gFz8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ivxujDAAAA2wAAAA8AAAAAAAAAAAAA&#10;AAAAoQIAAGRycy9kb3ducmV2LnhtbFBLBQYAAAAABAAEAPkAAACRAwAAAAA=&#10;" strokecolor="black [3213]" strokeweight=".5pt">
                        <v:stroke endarrow="block" joinstyle="miter"/>
                      </v:shape>
                      <v:rect id="Rectangle 36" o:spid="_x0000_s1041" style="position:absolute;left:8006861;top:3528646;width:1710250;height:45680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rLMxgAA&#10;ANsAAAAPAAAAZHJzL2Rvd25yZXYueG1sRI/dasJAFITvC32H5RR6VzdWGkp0I7EgiELBNIjeHbIn&#10;PzR7Ns1uNX37riB4OczMN8xiOZpOnGlwrWUF00kEgri0uuVaQfG1fnkH4Tyyxs4yKfgjB8v08WGB&#10;ibYX3tM597UIEHYJKmi87xMpXdmQQTexPXHwKjsY9EEOtdQDXgLcdPI1imJpsOWw0GBPHw2V3/mv&#10;UXDYv1W0WsWF/DxlP9k034y77VGp56cxm4PwNPp7+NbeaAWzGK5fwg+Q6T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1rLMxgAAANsAAAAPAAAAAAAAAAAAAAAAAJcCAABkcnMv&#10;ZG93bnJldi54bWxQSwUGAAAAAAQABAD1AAAAigMAAAAA&#10;" filled="f" strokecolor="#1f4d78 [1604]" strokeweight="1pt">
                        <v:textbox>
                          <w:txbxContent>
                            <w:p w14:paraId="0343F4B6" w14:textId="15FC1FDD" w:rsidR="00F878E6" w:rsidRPr="00670ED1" w:rsidRDefault="00F878E6" w:rsidP="004C223C">
                              <w:pPr>
                                <w:pStyle w:val="NoSpacing"/>
                                <w:jc w:val="center"/>
                              </w:pPr>
                              <w:r>
                                <w:t xml:space="preserve">Confirm Delivery Method and Finalise purchase </w:t>
                              </w:r>
                            </w:p>
                            <w:p w14:paraId="610FAEAD" w14:textId="77777777" w:rsidR="00F878E6" w:rsidRDefault="00F878E6" w:rsidP="004C223C">
                              <w:pPr>
                                <w:pStyle w:val="NoSpacing"/>
                                <w:jc w:val="center"/>
                              </w:pPr>
                            </w:p>
                          </w:txbxContent>
                        </v:textbox>
                      </v:rect>
                      <v:shape id="Straight Arrow Connector 37" o:spid="_x0000_s1042" type="#_x0000_t32" style="position:absolute;left:562708;top:2379784;width:0;height:800491;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shrKMYAAADbAAAADwAAAGRycy9kb3ducmV2LnhtbESPQUsDMRSE74L/ITzBm81q0S3bpkWk&#10;hR6K4FraHl83r5vFzcuaxO7qrzcFweMwM98ws8VgW3EmHxrHCu5HGQjiyumGawXb99XdBESIyBpb&#10;x6TgmwIs5tdXMyy06/mNzmWsRYJwKFCBibErpAyVIYth5Dri5J2ctxiT9LXUHvsEt618yLInabHh&#10;tGCwoxdD1Uf5ZRUc9uWe9evjbvO5dId8/ONNf8yVur0ZnqcgIg3xP/zXXmsF4xwuX9IPkPN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rIayjGAAAA2wAAAA8AAAAAAAAA&#10;AAAAAAAAoQIAAGRycy9kb3ducmV2LnhtbFBLBQYAAAAABAAEAPkAAACUAwAAAAA=&#10;" strokecolor="black [3213]" strokeweight=".5pt">
                        <v:stroke endarrow="block" joinstyle="miter"/>
                      </v:shape>
                      <v:rect id="Rectangle 40" o:spid="_x0000_s1043" style="position:absolute;left:5826369;top:2391508;width:1862455;height:45387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DmIwgAA&#10;ANsAAAAPAAAAZHJzL2Rvd25yZXYueG1sRE9Na8JAEL0L/odlhF6kbiwiJXWVorTkUARte+htzE6z&#10;qdnZkJ1q/PfuQfD4eN+LVe8bdaIu1oENTCcZKOIy2JorA1+fb4/PoKIgW2wCk4ELRVgth4MF5jac&#10;eUenvVQqhXDM0YATaXOtY+nIY5yEljhxv6HzKAl2lbYdnlO4b/RTls21x5pTg8OW1o7K4/7fG/gp&#10;eqn+pu/yccTx97hwh3K7ORjzMOpfX0AJ9XIX39yFNTBL69OX9AP08go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f8OYjCAAAA2wAAAA8AAAAAAAAAAAAAAAAAlwIAAGRycy9kb3du&#10;cmV2LnhtbFBLBQYAAAAABAAEAPUAAACGAwAAAAA=&#10;" filled="f" strokecolor="black [3213]" strokeweight="1pt">
                        <v:textbox>
                          <w:txbxContent>
                            <w:p w14:paraId="31AD0468" w14:textId="7A1BF18E" w:rsidR="00F878E6" w:rsidRPr="00D743D6" w:rsidRDefault="00F878E6" w:rsidP="00D743D6">
                              <w:pPr>
                                <w:pStyle w:val="NoSpacing"/>
                                <w:jc w:val="center"/>
                              </w:pPr>
                              <w:r w:rsidRPr="00D743D6">
                                <w:t>Discard Purchases and Return to User account</w:t>
                              </w:r>
                            </w:p>
                            <w:p w14:paraId="558EE74A" w14:textId="77777777" w:rsidR="00F878E6" w:rsidRPr="00D743D6" w:rsidRDefault="00F878E6" w:rsidP="00C35AD3">
                              <w:pPr>
                                <w:jc w:val="center"/>
                                <w:rPr>
                                  <w:color w:val="000000" w:themeColor="text1"/>
                                </w:rPr>
                              </w:pPr>
                            </w:p>
                          </w:txbxContent>
                        </v:textbox>
                      </v:rect>
                      <v:rect id="Rectangle 41" o:spid="_x0000_s1044" style="position:absolute;left:8229600;top:4677508;width:1178853;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4sJwTxgAA&#10;ANsAAAAPAAAAZHJzL2Rvd25yZXYueG1sRI9BS8NAFITvgv9heUIvpd1ERCTttoii5CAFqz309pp9&#10;zabNvg3Z1zb+e7cgeBxm5htmvhx8q87UxyawgXyagSKugm24NvD99TZ5AhUF2WIbmAz8UITl4vZm&#10;joUNF/6k81pqlSAcCzTgRLpC61g58hinoSNO3j70HiXJvta2x0uC+1bfZ9mj9thwWnDY0Yuj6rg+&#10;eQPbcpD6kL/LxxHHm3HpdtXqdWfM6G54noESGuQ//NcurYGHHK5f0g/Qi1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4sJwTxgAAANsAAAAPAAAAAAAAAAAAAAAAAJcCAABkcnMv&#10;ZG93bnJldi54bWxQSwUGAAAAAAQABAD1AAAAigMAAAAA&#10;" filled="f" strokecolor="black [3213]" strokeweight="1pt">
                        <v:textbox>
                          <w:txbxContent>
                            <w:p w14:paraId="664BF618" w14:textId="422612FF" w:rsidR="00F878E6" w:rsidRPr="00670ED1" w:rsidRDefault="00F878E6" w:rsidP="00BF617E">
                              <w:pPr>
                                <w:pStyle w:val="NoSpacing"/>
                                <w:jc w:val="center"/>
                              </w:pPr>
                              <w:r>
                                <w:t>Schedule Order Delivery</w:t>
                              </w:r>
                            </w:p>
                            <w:p w14:paraId="0B2CEC5C" w14:textId="77777777" w:rsidR="00F878E6" w:rsidRDefault="00F878E6" w:rsidP="00BF617E">
                              <w:pPr>
                                <w:pStyle w:val="NoSpacing"/>
                                <w:jc w:val="center"/>
                              </w:pPr>
                            </w:p>
                          </w:txbxContent>
                        </v:textbox>
                      </v:rect>
                      <v:shape id="Straight Arrow Connector 42" o:spid="_x0000_s1045" type="#_x0000_t32" style="position:absolute;left:8792308;top:3985846;width:0;height:638175;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Bf6DMYAAADbAAAADwAAAGRycy9kb3ducmV2LnhtbESPT2vCQBTE74LfYXlCb3VTLVWjqxRB&#10;2uJFo/jn9si+Jkuzb0N2a9Jv3y0UPA4z8xtmsepsJW7UeONYwdMwAUGcO224UHA8bB6nIHxA1lg5&#10;JgU/5GG17PcWmGrX8p5uWShEhLBPUUEZQp1K6fOSLPqhq4mj9+kaiyHKppC6wTbCbSVHSfIiLRqO&#10;CyXWtC4p/8q+rYL8eDnPaGdOuh2byVu9vW7H2YdSD4PudQ4iUBfu4f/2u1bwPIK/L/EHyO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IAX+gzGAAAA2wAAAA8AAAAAAAAA&#10;AAAAAAAAoQIAAGRycy9kb3ducmV2LnhtbFBLBQYAAAAABAAEAPkAAACUAwAAAAA=&#10;" strokecolor="black [3213]" strokeweight=".5pt">
                        <v:stroke endarrow="block" joinstyle="miter"/>
                      </v:shape>
                      <v:rect id="Rectangle 44" o:spid="_x0000_s1046" style="position:absolute;left:5709138;top:4794738;width:1862986;height:2495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TvpdxAAA&#10;ANsAAAAPAAAAZHJzL2Rvd25yZXYueG1sRI9Bi8IwFITvC/6H8ARva6qoSDVKFRZEQbArordH82yL&#10;zUu3iVr/vVlY2OMwM98w82VrKvGgxpWWFQz6EQjizOqScwXH76/PKQjnkTVWlknBixwsF52POcba&#10;PvlAj9TnIkDYxaig8L6OpXRZQQZd39bEwbvaxqAPssmlbvAZ4KaSwyiaSIMlh4UCa1oXlN3Su1Fw&#10;OoyvtFpNjnJ/SX6SQbppd9uzUr1um8xAeGr9f/ivvdEKRiP4/RJ+gFy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eU76XcQAAADbAAAADwAAAAAAAAAAAAAAAACXAgAAZHJzL2Rv&#10;d25yZXYueG1sUEsFBgAAAAAEAAQA9QAAAIgDAAAAAA==&#10;" filled="f" strokecolor="#1f4d78 [1604]" strokeweight="1pt">
                        <v:textbox>
                          <w:txbxContent>
                            <w:p w14:paraId="55743FA4" w14:textId="77777777" w:rsidR="00F878E6" w:rsidRPr="00670ED1" w:rsidRDefault="00F878E6" w:rsidP="004C223C">
                              <w:pPr>
                                <w:pStyle w:val="NoSpacing"/>
                                <w:jc w:val="center"/>
                              </w:pPr>
                              <w:r>
                                <w:t>Update Company Records</w:t>
                              </w:r>
                            </w:p>
                            <w:p w14:paraId="67BA5596" w14:textId="77777777" w:rsidR="00F878E6" w:rsidRDefault="00F878E6" w:rsidP="004C223C">
                              <w:pPr>
                                <w:pStyle w:val="NoSpacing"/>
                                <w:jc w:val="center"/>
                              </w:pPr>
                            </w:p>
                          </w:txbxContent>
                        </v:textbox>
                      </v:rect>
                      <v:shape id="Straight Arrow Connector 45" o:spid="_x0000_s1047" type="#_x0000_t32" style="position:absolute;left:7537938;top:4900246;width:681306;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AyIesQAAADbAAAADwAAAGRycy9kb3ducmV2LnhtbESP3WoCMRSE7wu+QzhCb0QTpf6wGkWK&#10;ilIq+PMAh81xd3Fzst2kur59Iwi9HGbmG2a2aGwpblT7wrGGfk+BIE6dKTjTcD6tuxMQPiAbLB2T&#10;hgd5WMxbbzNMjLvzgW7HkIkIYZ+ghjyEKpHSpzlZ9D1XEUfv4mqLIco6k6bGe4TbUg6UGkmLBceF&#10;HCv6zCm9Hn+tBrvabMdN5/HdseXPyXx5tdsHpfV7u1lOQQRqwn/41d4aDR9DeH6JP0DO/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wDIh6xAAAANsAAAAPAAAAAAAAAAAA&#10;AAAAAKECAABkcnMvZG93bnJldi54bWxQSwUGAAAAAAQABAD5AAAAkgMAAAAA&#10;" strokecolor="black [3213]" strokeweight=".5pt">
                        <v:stroke endarrow="block" joinstyle="miter"/>
                      </v:shape>
                      <v:rect id="Rectangle 3" o:spid="_x0000_s1048" style="position:absolute;top:211015;width:1026795;height:3479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bHAswQAA&#10;ANoAAAAPAAAAZHJzL2Rvd25yZXYueG1sRI/RagIxFETfC/5DuIJvNWsLIqtRRCpIHyqufsBlc90s&#10;bm5iEnX9e1Mo9HGYmTPMYtXbTtwpxNaxgsm4AEFcO91yo+B03L7PQMSErLFzTAqeFGG1HLwtsNTu&#10;wQe6V6kRGcKxRAUmJV9KGWtDFuPYeeLsnV2wmLIMjdQBHxluO/lRFFNpseW8YNDTxlB9qW5WgQ9r&#10;vzdf5rjtf8Luu7lVrbk+lRoN+/UcRKI+/Yf/2jut4BN+r+QbIJcv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oGxwLMEAAADaAAAADwAAAAAAAAAAAAAAAACXAgAAZHJzL2Rvd25y&#10;ZXYueG1sUEsFBgAAAAAEAAQA9QAAAIUDAAAAAA==&#10;" fillcolor="white [3201]" strokecolor="black [3213]" strokeweight="1pt">
                        <v:textbox>
                          <w:txbxContent>
                            <w:p w14:paraId="06531950" w14:textId="447A2E3E" w:rsidR="00F878E6" w:rsidRPr="007F79DE" w:rsidRDefault="00F878E6" w:rsidP="007F79DE">
                              <w:pPr>
                                <w:pStyle w:val="NoSpacing"/>
                                <w:jc w:val="center"/>
                                <w:rPr>
                                  <w:lang w:val="en-US"/>
                                </w:rPr>
                              </w:pPr>
                              <w:r>
                                <w:rPr>
                                  <w:lang w:val="en-US"/>
                                </w:rPr>
                                <w:t>Website Visitor</w:t>
                              </w:r>
                            </w:p>
                          </w:txbxContent>
                        </v:textbox>
                      </v:rect>
                      <v:shape id="Straight Arrow Connector 4" o:spid="_x0000_s1049" type="#_x0000_t32" style="position:absolute;left:1031631;top:328246;width:3429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HMMJ8QAAADaAAAADwAAAGRycy9kb3ducmV2LnhtbESPQWvCQBSE74X+h+UVvOmmWqxGVxFB&#10;bPGiqWh7e2SfydLs25DdmvTfdwWhx2FmvmHmy85W4kqNN44VPA8SEMS504YLBcePTX8CwgdkjZVj&#10;UvBLHpaLx4c5ptq1fKBrFgoRIexTVFCGUKdS+rwki37gauLoXVxjMUTZFFI32Ea4reQwScbSouG4&#10;UGJN65Ly7+zHKsiPn+cp7c1JtyPzuq13X7tR9q5U76lbzUAE6sJ/+N5+0wpe4HYl3gC5+A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ccwwnxAAAANoAAAAPAAAAAAAAAAAA&#10;AAAAAKECAABkcnMvZG93bnJldi54bWxQSwUGAAAAAAQABAD5AAAAkgMAAAAA&#10;" strokecolor="black [3213]" strokeweight=".5pt">
                        <v:stroke endarrow="block" joinstyle="miter"/>
                      </v:shape>
                      <v:group id="Group 8" o:spid="_x0000_s1050" style="position:absolute;left:574431;top:562708;width:1150473;height:685800" coordsize="1150473,6858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DT2Cy2wQAAANoAAAAPAAAA&#10;AAAAAAAAAAAAAKkCAABkcnMvZG93bnJldi54bWxQSwUGAAAAAAQABAD6AAAAlwMAAAAA&#10;">
                        <v:line id="Straight Connector 5" o:spid="_x0000_s1051" style="position:absolute;flip:y;visibility:visible;mso-wrap-style:square" from="0,457200" to="1150473,46052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F3dNcIAAADaAAAADwAAAGRycy9kb3ducmV2LnhtbESPT2sCMRTE7wW/Q3iCt5q1oJStWSkL&#10;Wg9eakV6fGze/rHJy5JEXf30jVDocZiZ3zDL1WCNuJAPnWMFs2kGgrhyuuNGweFr/fwKIkRkjcYx&#10;KbhRgFUxelpirt2VP+myj41IEA45Kmhj7HMpQ9WSxTB1PXHyauctxiR9I7XHa4JbI1+ybCEtdpwW&#10;WuypbKn62Z+tgtIcv4ePjed4PN3r847W5ckYpSbj4f0NRKQh/of/2lutYA6PK+kGyOIX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zF3dNcIAAADaAAAADwAAAAAAAAAAAAAA&#10;AAChAgAAZHJzL2Rvd25yZXYueG1sUEsFBgAAAAAEAAQA+QAAAJADAAAAAA==&#10;" strokecolor="black [3213]" strokeweight=".5pt">
                          <v:stroke joinstyle="miter"/>
                        </v:line>
                        <v:shape id="Straight Arrow Connector 6" o:spid="_x0000_s1052" type="#_x0000_t32" style="position:absolute;top:457200;width:0;height:228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03y8QAAADaAAAADwAAAGRycy9kb3ducmV2LnhtbESPT2vCQBTE7wW/w/IEb3VjBavRVaQg&#10;tnhpo/jn9sg+k8Xs25BdTfrtu4VCj8PM/IZZrDpbiQc13jhWMBomIIhzpw0XCg77zfMUhA/IGivH&#10;pOCbPKyWvacFptq1/EWPLBQiQtinqKAMoU6l9HlJFv3Q1cTRu7rGYoiyKaRusI1wW8mXJJlIi4bj&#10;Qok1vZWU37K7VZAfzqcZfZqjbsfmdVvvLrtx9qHUoN+t5yACdeE//Nd+1wom8Hsl3gC5/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D7TfLxAAAANoAAAAPAAAAAAAAAAAA&#10;AAAAAKECAABkcnMvZG93bnJldi54bWxQSwUGAAAAAAQABAD5AAAAkgMAAAAA&#10;" strokecolor="black [3213]" strokeweight=".5pt">
                          <v:stroke endarrow="block" joinstyle="miter"/>
                        </v:shape>
                        <v:line id="Straight Connector 7" o:spid="_x0000_s1053" style="position:absolute;flip:y;visibility:visible;mso-wrap-style:square" from="1148861,0" to="1150473,4636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8Pm2cMAAADaAAAADwAAAGRycy9kb3ducmV2LnhtbESPT2sCMRTE7wW/Q3iCt5q1By1bs1IW&#10;tB681Ir0+Ni8/WOTlyWJuvrpG6HQ4zAzv2GWq8EacSEfOscKZtMMBHHldMeNgsPX+vkVRIjIGo1j&#10;UnCjAKti9LTEXLsrf9JlHxuRIBxyVNDG2OdShqoli2HqeuLk1c5bjEn6RmqP1wS3Rr5k2Vxa7Dgt&#10;tNhT2VL1sz9bBaU5fg8fG8/xeLrX5x2ty5MxSk3Gw/sbiEhD/A//tbdawQIeV9INkMUv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PD5tnDAAAA2gAAAA8AAAAAAAAAAAAA&#10;AAAAoQIAAGRycy9kb3ducmV2LnhtbFBLBQYAAAAABAAEAPkAAACRAwAAAAA=&#10;" strokecolor="black [3213]" strokeweight=".5pt">
                          <v:stroke joinstyle="miter"/>
                        </v:line>
                      </v:group>
                      <v:shape id="Straight Arrow Connector 10" o:spid="_x0000_s1054" type="#_x0000_t32" style="position:absolute;left:2051538;top:328246;width:1261843;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DDru/cYAAADbAAAADwAAAGRycy9kb3ducmV2LnhtbESPS2vDMBCE74H8B7GB3hI5DfThWg6l&#10;UNqSS+uGPm6LtbVFrJWx1Nj9991DILddZnbm22I7+U4daYgusIH1KgNFXAfruDGwf39c3oCKCdli&#10;F5gM/FGEbTmfFZjbMPIbHavUKAnhmKOBNqU+1zrWLXmMq9ATi/YTBo9J1qHRdsBRwn2nL7PsSnt0&#10;LA0t9vTQUn2ofr2Bev/1eUuv7sOOG3f91O++d5vqxZiLxXR/ByrRlM7m0/WzFXyhl19kAF3+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Aw67v3GAAAA2wAAAA8AAAAAAAAA&#10;AAAAAAAAoQIAAGRycy9kb3ducmV2LnhtbFBLBQYAAAAABAAEAPkAAACUAwAAAAA=&#10;" strokecolor="black [3213]" strokeweight=".5pt">
                        <v:stroke endarrow="block" joinstyle="miter"/>
                      </v:shape>
                      <v:group id="Group 12" o:spid="_x0000_s1055" style="position:absolute;left:1840523;top:562708;width:1014535;height:685800;flip:x" coordsize="1150473,6858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DQdJ3cwQAAANsAAAAPAAAA&#10;AAAAAAAAAAAAAKkCAABkcnMvZG93bnJldi54bWxQSwUGAAAAAAQABAD6AAAAlwMAAAAA&#10;">
                        <v:line id="Straight Connector 13" o:spid="_x0000_s1056" style="position:absolute;flip:y;visibility:visible;mso-wrap-style:square" from="0,457200" to="1150473,46052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3P7p8EAAADbAAAADwAAAGRycy9kb3ducmV2LnhtbERPS2sCMRC+F/wPYQRvNWsFKVuzUha0&#10;HrzUivQ4bGYfNpksSdTVX98Ihd7m43vOcjVYIy7kQ+dYwWyagSCunO64UXD4Wj+/gggRWaNxTApu&#10;FGBVjJ6WmGt35U+67GMjUgiHHBW0Mfa5lKFqyWKYup44cbXzFmOCvpHa4zWFWyNfsmwhLXacGlrs&#10;qWyp+tmfrYLSHL+Hj43neDzd6/OO1uXJGKUm4+H9DUSkIf6L/9xbnebP4fFLOkAWv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ATc/unwQAAANsAAAAPAAAAAAAAAAAAAAAA&#10;AKECAABkcnMvZG93bnJldi54bWxQSwUGAAAAAAQABAD5AAAAjwMAAAAA&#10;" strokecolor="black [3213]" strokeweight=".5pt">
                          <v:stroke joinstyle="miter"/>
                        </v:line>
                        <v:shape id="Straight Arrow Connector 14" o:spid="_x0000_s1057" type="#_x0000_t32" style="position:absolute;top:457200;width:0;height:228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wHo/sMAAADbAAAADwAAAGRycy9kb3ducmV2LnhtbERPTWvCQBC9F/oflil40021WI2uIoLY&#10;4kVT0fY2ZMdkaXY2ZLcm/fddQehtHu9z5svOVuJKjTeOFTwPEhDEudOGCwXHj01/AsIHZI2VY1Lw&#10;Sx6Wi8eHOabatXygaxYKEUPYp6igDKFOpfR5SRb9wNXEkbu4xmKIsCmkbrCN4baSwyQZS4uGY0OJ&#10;Na1Lyr+zH6sgP36ep7Q3J92OzOu23n3tRtm7Ur2nbjUDEagL/+K7+03H+S9w+yUeIBd/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MB6P7DAAAA2wAAAA8AAAAAAAAAAAAA&#10;AAAAoQIAAGRycy9kb3ducmV2LnhtbFBLBQYAAAAABAAEAPkAAACRAwAAAAA=&#10;" strokecolor="black [3213]" strokeweight=".5pt">
                          <v:stroke endarrow="block" joinstyle="miter"/>
                        </v:shape>
                        <v:line id="Straight Connector 15" o:spid="_x0000_s1058" style="position:absolute;flip:y;visibility:visible;mso-wrap-style:square" from="1148861,0" to="1150473,46369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9bGSMEAAADbAAAADwAAAGRycy9kb3ducmV2LnhtbERPS2sCMRC+F/wPYQRvNWtBKVuzUha0&#10;HrzUivQ4bGYfNpksSdTVX98Ihd7m43vOcjVYIy7kQ+dYwWyagSCunO64UXD4Wj+/gggRWaNxTApu&#10;FGBVjJ6WmGt35U+67GMjUgiHHBW0Mfa5lKFqyWKYup44cbXzFmOCvpHa4zWFWyNfsmwhLXacGlrs&#10;qWyp+tmfrYLSHL+Hj43neDzd6/OO1uXJGKUm4+H9DUSkIf6L/9xbnebP4fFLOkAWv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z1sZIwQAAANsAAAAPAAAAAAAAAAAAAAAA&#10;AKECAABkcnMvZG93bnJldi54bWxQSwUGAAAAAAQABAD5AAAAjwMAAAAA&#10;" strokecolor="black [3213]" strokeweight=".5pt">
                          <v:stroke joinstyle="miter"/>
                        </v:line>
                      </v:group>
                      <v:rect id="Rectangle 16" o:spid="_x0000_s1059" style="position:absolute;left:2403231;top:1242646;width:848360;height:3454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1Y+6swQAA&#10;ANsAAAAPAAAAZHJzL2Rvd25yZXYueG1sRE9Ni8IwEL0L+x/CCN40dWGLVKPUBUFWEKwiehuasS02&#10;k9pktf77zYLgbR7vc2aLztTiTq2rLCsYjyIQxLnVFRcKDvvVcALCeWSNtWVS8CQHi/lHb4aJtg/e&#10;0T3zhQgh7BJUUHrfJFK6vCSDbmQb4sBdbGvQB9gWUrf4COGmlp9RFEuDFYeGEhv6Lim/Zr9GwXH3&#10;daHlMj7I7Tm9peNs3W1+TkoN+l06BeGp82/xy73WYX4M/7+EA+T8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9WPurMEAAADbAAAADwAAAAAAAAAAAAAAAACXAgAAZHJzL2Rvd25y&#10;ZXYueG1sUEsFBgAAAAAEAAQA9QAAAIUDAAAAAA==&#10;" filled="f" strokecolor="#1f4d78 [1604]" strokeweight="1pt">
                        <v:textbox>
                          <w:txbxContent>
                            <w:p w14:paraId="779F67BA" w14:textId="1C260C34" w:rsidR="00F878E6" w:rsidRDefault="00F878E6" w:rsidP="007A1785">
                              <w:pPr>
                                <w:pStyle w:val="NoSpacing"/>
                                <w:jc w:val="center"/>
                              </w:pPr>
                              <w:r>
                                <w:t xml:space="preserve">Sign Up </w:t>
                              </w:r>
                            </w:p>
                          </w:txbxContent>
                        </v:textbox>
                      </v:rect>
                      <v:rect id="Rectangle 17" o:spid="_x0000_s1060" style="position:absolute;left:117231;top:1242646;width:848557;height:34544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L0s3wwAA&#10;ANsAAAAPAAAAZHJzL2Rvd25yZXYueG1sRE9Na8JAEL0L/Q/LFLzpJoXGEl0lKRREoWAqpd6G7JiE&#10;ZmfT7GrSf98tCN7m8T5ntRlNK67Uu8aygngegSAurW64UnD8eJu9gHAeWWNrmRT8koPN+mGywlTb&#10;gQ90LXwlQgi7FBXU3neplK6syaCb2444cGfbG/QB9pXUPQ4h3LTyKYoSabDh0FBjR681ld/FxSj4&#10;PDyfKc+To3w/ZT9ZXGzH/e5LqenjmC1BeBr9XXxzb3WYv4D/X8IBcv0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L0s3wwAAANsAAAAPAAAAAAAAAAAAAAAAAJcCAABkcnMvZG93&#10;bnJldi54bWxQSwUGAAAAAAQABAD1AAAAhwMAAAAA&#10;" filled="f" strokecolor="#1f4d78 [1604]" strokeweight="1pt">
                        <v:textbox>
                          <w:txbxContent>
                            <w:p w14:paraId="63D31068" w14:textId="3E068B98" w:rsidR="00F878E6" w:rsidRDefault="00F878E6" w:rsidP="007A1785">
                              <w:pPr>
                                <w:pStyle w:val="NoSpacing"/>
                                <w:jc w:val="center"/>
                              </w:pPr>
                              <w:r>
                                <w:t>Sign In</w:t>
                              </w:r>
                            </w:p>
                          </w:txbxContent>
                        </v:textbox>
                      </v:rect>
                      <v:shape id="Straight Arrow Connector 27" o:spid="_x0000_s1061" type="#_x0000_t32" style="position:absolute;left:1019908;top:1359877;width:1357679;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k1WNsMAAADbAAAADwAAAGRycy9kb3ducmV2LnhtbESP0YrCMBRE3wX/IVzBF1mT9UGXrlFE&#10;3EURBet+wKW5tsXmpjZZrX9vBMHHYWbOMNN5aytxpcaXjjV8DhUI4syZknMNf8efjy8QPiAbrByT&#10;hjt5mM+6nSkmxt34QNc05CJC2CeooQihTqT0WUEW/dDVxNE7ucZiiLLJpWnwFuG2kiOlxtJiyXGh&#10;wJqWBWXn9N9qsKvf9aQd3HcDW12OZuvVZh+U1v1eu/gGEagN7/CrvTYaRhN4fok/QM4e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JNVjbDAAAA2wAAAA8AAAAAAAAAAAAA&#10;AAAAoQIAAGRycy9kb3ducmV2LnhtbFBLBQYAAAAABAAEAPkAAACRAwAAAAA=&#10;" strokecolor="black [3213]" strokeweight=".5pt">
                        <v:stroke endarrow="block" joinstyle="miter"/>
                      </v:shape>
                      <v:line id="Straight Connector 43" o:spid="_x0000_s1062" style="position:absolute;visibility:visible;mso-wrap-style:square" from="1019908,2157046" to="4113481,215958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dpk8QAAADbAAAADwAAAGRycy9kb3ducmV2LnhtbESPQWvCQBSE7wX/w/KE3urGWopEN0Fs&#10;BUtPTTx4fGSf2Wj2bchuk/jvu4VCj8PMfMNs88m2YqDeN44VLBcJCOLK6YZrBafy8LQG4QOyxtYx&#10;KbiThzybPWwx1W7kLxqKUIsIYZ+iAhNCl0rpK0MW/cJ1xNG7uN5iiLKvpe5xjHDbyuckeZUWG44L&#10;BjvaG6puxbdVMJzHsz6Nprya5uOzNO/D8f4mlXqcT7sNiEBT+A//tY9awcsKfr/EHyCzH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T52mTxAAAANsAAAAPAAAAAAAAAAAA&#10;AAAAAKECAABkcnMvZG93bnJldi54bWxQSwUGAAAAAAQABAD5AAAAkgMAAAAA&#10;" strokecolor="black [3213]" strokeweight="2.25pt">
                        <v:stroke joinstyle="miter"/>
                      </v:line>
                      <v:line id="Straight Connector 47" o:spid="_x0000_s1063" style="position:absolute;flip:x y;visibility:visible;mso-wrap-style:square" from="4114800,1008184" to="4116119,214864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gT+6MIAAADbAAAADwAAAGRycy9kb3ducmV2LnhtbESPQYvCMBSE74L/ITzBm6aKqHSNooLo&#10;6kF0V/b6bJ5tsXkpTdTuvzeC4HGYmW+Yyaw2hbhT5XLLCnrdCARxYnXOqYLfn1VnDMJ5ZI2FZVLw&#10;Tw5m02ZjgrG2Dz7Q/ehTESDsYlSQeV/GUrokI4Oua0vi4F1sZdAHWaVSV/gIcFPIfhQNpcGcw0KG&#10;JS0zSq7Hm1HwPRwvztFWn3S9++sn6ORpPdgr1W7V8y8Qnmr/Cb/bG61gMILXl/AD5PQJ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KgT+6MIAAADbAAAADwAAAAAAAAAAAAAA&#10;AAChAgAAZHJzL2Rvd25yZXYueG1sUEsFBgAAAAAEAAQA+QAAAJADAAAAAA==&#10;" strokecolor="black [3213]" strokeweight="2.25pt">
                        <v:stroke endarrow="block" joinstyle="miter"/>
                      </v:line>
                      <v:shape id="Straight Arrow Connector 48" o:spid="_x0000_s1064" type="#_x0000_t32" style="position:absolute;left:5146431;top:328246;width:91015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f/N5sIAAADbAAAADwAAAGRycy9kb3ducmV2LnhtbERPz2vCMBS+C/sfwht401Qdc3ZGEUHc&#10;8KKduO32aJ5tsHkpTbTdf78cBI8f3+/5srOVuFHjjWMFo2ECgjh32nCh4Pi1GbyB8AFZY+WYFPyR&#10;h+XiqTfHVLuWD3TLQiFiCPsUFZQh1KmUPi/Joh+6mjhyZ9dYDBE2hdQNtjHcVnKcJK/SouHYUGJN&#10;65LyS3a1CvLjz/eM9uak24mZbuvd726SfSrVf+5W7yACdeEhvrs/tIKXODZ+iT9ALv4B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4f/N5sIAAADbAAAADwAAAAAAAAAAAAAA&#10;AAChAgAAZHJzL2Rvd25yZXYueG1sUEsFBgAAAAAEAAQA+QAAAJADAAAAAA==&#10;" strokecolor="black [3213]" strokeweight=".5pt">
                        <v:stroke endarrow="block" joinstyle="miter"/>
                      </v:shape>
                      <v:rect id="Rectangle 49" o:spid="_x0000_s1065" style="position:absolute;left:6060831;top:105508;width:1026795;height:4622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xu0wgAA&#10;ANsAAAAPAAAAZHJzL2Rvd25yZXYueG1sRI/RagIxFETfC/5DuIJvNWuR0q5GEakgfah07QdcNtfN&#10;4uYmJlHXv28EwcdhZs4w82VvO3GhEFvHCibjAgRx7XTLjYK//eb1A0RMyBo7x6TgRhGWi8HLHEvt&#10;rvxLlyo1IkM4lqjApORLKWNtyGIcO0+cvYMLFlOWoZE64DXDbSffiuJdWmw5Lxj0tDZUH6uzVeDD&#10;yu/Ml9lv+p+w/W7OVWtON6VGw341A5GoT8/wo73VCqafcP+Sf4Bc/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53G7TCAAAA2wAAAA8AAAAAAAAAAAAAAAAAlwIAAGRycy9kb3du&#10;cmV2LnhtbFBLBQYAAAAABAAEAPUAAACGAwAAAAA=&#10;" fillcolor="white [3201]" strokecolor="black [3213]" strokeweight="1pt">
                        <v:textbox>
                          <w:txbxContent>
                            <w:p w14:paraId="039D2229" w14:textId="5CD24AC8" w:rsidR="00F878E6" w:rsidRPr="007F79DE" w:rsidRDefault="00F878E6" w:rsidP="007A1785">
                              <w:pPr>
                                <w:pStyle w:val="NoSpacing"/>
                                <w:jc w:val="center"/>
                                <w:rPr>
                                  <w:lang w:val="en-US"/>
                                </w:rPr>
                              </w:pPr>
                              <w:r>
                                <w:rPr>
                                  <w:lang w:val="en-US"/>
                                </w:rPr>
                                <w:t xml:space="preserve">Consumer Online Shopping Cart </w:t>
                              </w:r>
                            </w:p>
                          </w:txbxContent>
                        </v:textbox>
                      </v:rect>
                      <v:rect id="Rectangle 50" o:spid="_x0000_s1066" style="position:absolute;left:7432431;top:105508;width:1026795;height:4622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lCT0wAAA&#10;ANsAAAAPAAAAZHJzL2Rvd25yZXYueG1sRE/dasIwFL4f+A7hCN7NdAPHqEaRYUF2sbHqAxyas6as&#10;OYlJatu3Xy4Gu/z4/neHyfbiTiF2jhU8rQsQxI3THbcKrpfq8RVETMgae8ekYKYIh/3iYYeldiN/&#10;0b1OrcghHEtUYFLypZSxMWQxrp0nzty3CxZThqGVOuCYw20vn4viRVrsODcY9PRmqPmpB6vAh6P/&#10;NCdzqaaPcH5vh7ozt1mp1XI6bkEkmtK/+M991go2eX3+kn+A3P8C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qlCT0wAAAANsAAAAPAAAAAAAAAAAAAAAAAJcCAABkcnMvZG93bnJl&#10;di54bWxQSwUGAAAAAAQABAD1AAAAhAMAAAAA&#10;" fillcolor="white [3201]" strokecolor="black [3213]" strokeweight="1pt">
                        <v:textbox>
                          <w:txbxContent>
                            <w:p w14:paraId="4B7089B5" w14:textId="62E43326" w:rsidR="00F878E6" w:rsidRPr="007F79DE" w:rsidRDefault="00F878E6" w:rsidP="007A1785">
                              <w:pPr>
                                <w:pStyle w:val="NoSpacing"/>
                                <w:jc w:val="center"/>
                                <w:rPr>
                                  <w:lang w:val="en-US"/>
                                </w:rPr>
                              </w:pPr>
                              <w:r>
                                <w:rPr>
                                  <w:lang w:val="en-US"/>
                                </w:rPr>
                                <w:t xml:space="preserve">Suggest Related Items </w:t>
                              </w:r>
                            </w:p>
                          </w:txbxContent>
                        </v:textbox>
                      </v:rect>
                      <v:line id="Straight Connector 51" o:spid="_x0000_s1067" style="position:absolute;visibility:visible;mso-wrap-style:square" from="8452338,328246" to="8795238,32824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SkHHsQAAADbAAAADwAAAGRycy9kb3ducmV2LnhtbESPQWvCQBSE74X+h+UVequbFJQmukoR&#10;CtIeilHB4yP7zAazbzfZrab/visIPQ4z8w2zWI22ExcaQutYQT7JQBDXTrfcKNjvPl7eQISIrLFz&#10;TAp+KcBq+fiwwFK7K2/pUsVGJAiHEhWYGH0pZagNWQwT54mTd3KDxZjk0Eg94DXBbSdfs2wmLbac&#10;Fgx6Whuqz9WPVdB/1tXXtMkPfuPX5rvHoj8WhVLPT+P7HESkMf6H7+2NVjDN4fYl/QC5/A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pKQcexAAAANsAAAAPAAAAAAAAAAAA&#10;AAAAAKECAABkcnMvZG93bnJldi54bWxQSwUGAAAAAAQABAD5AAAAkgMAAAAA&#10;" strokecolor="black [3213]" strokeweight=".5pt">
                        <v:stroke joinstyle="miter"/>
                      </v:line>
                      <v:shape id="Text Box 53" o:spid="_x0000_s1068" type="#_x0000_t202" style="position:absolute;left:7432431;top:1359877;width:452755;height:2311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OPJOwwAA&#10;ANsAAAAPAAAAZHJzL2Rvd25yZXYueG1sRI9Ba8JAFITvgv9heUJvumutRVNXkUqhJ8VUBW+P7DMJ&#10;zb4N2a1J/70rCB6HmfmGWaw6W4krNb50rGE8UiCIM2dKzjUcfr6GMxA+IBusHJOGf/KwWvZ7C0yM&#10;a3lP1zTkIkLYJ6ihCKFOpPRZQRb9yNXE0bu4xmKIssmlabCNcFvJV6XepcWS40KBNX0WlP2mf1bD&#10;cXs5n97ULt/Yad26Tkm2c6n1y6Bbf4AI1IVn+NH+NhqmE7h/iT9ALm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6OPJOwwAAANsAAAAPAAAAAAAAAAAAAAAAAJcCAABkcnMvZG93&#10;bnJldi54bWxQSwUGAAAAAAQABAD1AAAAhwMAAAAA&#10;" filled="f" stroked="f">
                        <v:textbox>
                          <w:txbxContent>
                            <w:p w14:paraId="0C0866E2" w14:textId="755B6A44" w:rsidR="00F878E6" w:rsidRPr="00AE415E" w:rsidRDefault="00F878E6" w:rsidP="00D743D6">
                              <w:pPr>
                                <w:pStyle w:val="NoSpacing"/>
                                <w:jc w:val="center"/>
                                <w:rPr>
                                  <w:lang w:val="en-US"/>
                                </w:rPr>
                              </w:pPr>
                              <w:r>
                                <w:rPr>
                                  <w:lang w:val="en-US"/>
                                </w:rPr>
                                <w:t>No</w:t>
                              </w:r>
                            </w:p>
                          </w:txbxContent>
                        </v:textbox>
                      </v:shape>
                      <v:line id="Straight Connector 52" o:spid="_x0000_s1069" style="position:absolute;flip:x;visibility:visible;mso-wrap-style:square" from="8792308,328246" to="8796558,78798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FiirsMAAADbAAAADwAAAGRycy9kb3ducmV2LnhtbESPT4vCMBTE7wt+h/AEL8uaKirSNYrU&#10;P+xRq3t/Nm/bYvNSmqjVT78RBI/DzPyGmS1aU4krNa60rGDQj0AQZ1aXnCs4HjZfUxDOI2usLJOC&#10;OzlYzDsfM4y1vfGerqnPRYCwi1FB4X0dS+myggy6vq2Jg/dnG4M+yCaXusFbgJtKDqNoIg2WHBYK&#10;rCkpKDunF6PgYU77KY8O9x1uH7+rz6Q84TpRqtdtl98gPLX+HX61f7SC8RCeX8IPkPN/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HhYoq7DAAAA2wAAAA8AAAAAAAAAAAAA&#10;AAAAoQIAAGRycy9kb3ducmV2LnhtbFBLBQYAAAAABAAEAPkAAACRAwAAAAA=&#10;" strokecolor="black [3213]" strokeweight=".5pt">
                        <v:stroke endarrow="block" joinstyle="miter"/>
                      </v:line>
                      <v:shape id="Flowchart: Decision 28" o:spid="_x0000_s1070" type="#_x0000_t110" style="position:absolute;left:6049108;top:1008184;width:1366422;height:115140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qQXGxAAA&#10;ANsAAAAPAAAAZHJzL2Rvd25yZXYueG1sRI9BawIxFITvhf6H8ARvNetSu2VrFCsVvYnbQuntsXnd&#10;LN28rEnU7b9vhILHYWa+YebLwXbiTD60jhVMJxkI4trplhsFH++bh2cQISJr7ByTgl8KsFzc382x&#10;1O7CBzpXsREJwqFEBSbGvpQy1IYshonriZP37bzFmKRvpPZ4SXDbyTzLnqTFltOCwZ7Whuqf6mQV&#10;5PneMO2L7K163Rz96rP42ppCqfFoWL2AiDTEW/i/vdMKZo9w/ZJ+gFz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eKkFxsQAAADbAAAADwAAAAAAAAAAAAAAAACXAgAAZHJzL2Rv&#10;d25yZXYueG1sUEsFBgAAAAAEAAQA9QAAAIgDAAAAAA==&#10;" filled="f" strokecolor="black [3213]" strokeweight="1pt">
                        <v:textbox>
                          <w:txbxContent>
                            <w:p w14:paraId="3AF34FF4" w14:textId="29B29152" w:rsidR="00F878E6" w:rsidRPr="00413200" w:rsidRDefault="00F878E6" w:rsidP="00D743D6">
                              <w:pPr>
                                <w:pStyle w:val="NoSpacing"/>
                                <w:jc w:val="center"/>
                                <w:rPr>
                                  <w:lang w:val="en-US"/>
                                </w:rPr>
                              </w:pPr>
                              <w:r>
                                <w:rPr>
                                  <w:lang w:val="en-US"/>
                                </w:rPr>
                                <w:t>Continue Shopping</w:t>
                              </w:r>
                            </w:p>
                          </w:txbxContent>
                        </v:textbox>
                      </v:shape>
                      <v:shape id="Straight Arrow Connector 57" o:spid="_x0000_s1071" type="#_x0000_t32" style="position:absolute;left:6740769;top:2157046;width:0;height:23114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bnPScUAAADbAAAADwAAAGRycy9kb3ducmV2LnhtbESPQWvCQBSE74L/YXlCb7qpYrXRVYpQ&#10;tHjRKG29PbKvydLs25BdTfrvu4WCx2FmvmGW685W4kaNN44VPI4SEMS504YLBefT63AOwgdkjZVj&#10;UvBDHtarfm+JqXYtH+mWhUJECPsUFZQh1KmUPi/Joh+5mjh6X66xGKJsCqkbbCPcVnKcJE/SouG4&#10;UGJNm5Ly7+xqFeTnz49nOph33U7MbFvvL/tJ9qbUw6B7WYAI1IV7+L+90wqmM/j7En+AXP0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FbnPScUAAADbAAAADwAAAAAAAAAA&#10;AAAAAAChAgAAZHJzL2Rvd25yZXYueG1sUEsFBgAAAAAEAAQA+QAAAJMDAAAAAA==&#10;" strokecolor="black [3213]" strokeweight=".5pt">
                        <v:stroke endarrow="block" joinstyle="miter"/>
                      </v:shape>
                      <v:shape id="Text Box 58" o:spid="_x0000_s1072" type="#_x0000_t202" style="position:absolute;left:6858000;top:2157046;width:452755;height:2311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" filled="f" stroked="f">
                        <v:textbox>
                          <w:txbxContent>
                            <w:p w14:paraId="5AA659E4" w14:textId="77777777" w:rsidR="00F878E6" w:rsidRPr="00AE415E" w:rsidRDefault="00F878E6" w:rsidP="00D743D6">
                              <w:pPr>
                                <w:pStyle w:val="NoSpacing"/>
                                <w:jc w:val="center"/>
                                <w:rPr>
                                  <w:lang w:val="en-US"/>
                                </w:rPr>
                              </w:pPr>
                              <w:r>
                                <w:rPr>
                                  <w:lang w:val="en-US"/>
                                </w:rPr>
                                <w:t>No</w:t>
                              </w:r>
                            </w:p>
                          </w:txbxContent>
                        </v:textbox>
                      </v:shape>
                      <v:line id="Straight Connector 59" o:spid="_x0000_s1073" style="position:absolute;flip:x;visibility:visible;mso-wrap-style:square" from="6740769,2848708" to="6742039,318271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PF1jcQAAADbAAAADwAAAGRycy9kb3ducmV2LnhtbESPT2sCMRTE74LfITzBm2ZbaNGtWSkL&#10;th56qS3i8bF57p8mL0sSdfXTN4WCx2FmfsOs1oM14kw+tI4VPMwzEMSV0y3XCr6/NrMFiBCRNRrH&#10;pOBKAdbFeLTCXLsLf9J5F2uRIBxyVNDE2OdShqohi2HueuLkHZ23GJP0tdQeLwlujXzMsmdpseW0&#10;0GBPZUPVz+5kFZRmfxje3zzHfXc7nj5oU3bGKDWdDK8vICIN8R7+b2+1gqcl/H1JP0AWv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k8XWNxAAAANsAAAAPAAAAAAAAAAAA&#10;AAAAAKECAABkcnMvZG93bnJldi54bWxQSwUGAAAAAAQABAD5AAAAkgMAAAAA&#10;" strokecolor="black [3213]" strokeweight=".5pt">
                        <v:stroke joinstyle="miter"/>
                      </v:line>
                      <v:line id="Straight Connector 60" o:spid="_x0000_s1074" style="position:absolute;flip:x y;visibility:visible;mso-wrap-style:square" from="574431,3188677" to="6751516,318906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rcIcEAAADbAAAADwAAAGRycy9kb3ducmV2LnhtbERPz2vCMBS+D/wfwhN2W9OKiNRGEWGg&#10;xcvqLrs9mmdbbF5ik7Xdf78cBjt+fL+Lw2x6MdLgO8sKsiQFQVxb3XGj4PP2/rYF4QOyxt4yKfgh&#10;D4f94qXAXNuJP2isQiNiCPscFbQhuFxKX7dk0CfWEUfubgeDIcKhkXrAKYabXq7SdCMNdhwbWnR0&#10;aql+VN9GgXSlu26v1dftYrJnOa/O05StlXpdzscdiEBz+Bf/uc9awSauj1/iD5D7Xw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e2twhwQAAANsAAAAPAAAAAAAAAAAAAAAA&#10;AKECAABkcnMvZG93bnJldi54bWxQSwUGAAAAAAQABAD5AAAAjwMAAAAA&#10;" strokecolor="black [3213]" strokeweight=".5pt">
                        <v:stroke joinstyle="miter"/>
                      </v:line>
                      <v:shape id="Text Box 61" o:spid="_x0000_s1075" type="#_x0000_t202" style="position:absolute;left:5603631;top:1359877;width:452755;height:2311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ygMfwwAA&#10;ANsAAAAPAAAAZHJzL2Rvd25yZXYueG1sRI9Ba8JAFITvQv/D8oTezG6kFU2zhmIp9FRRW6G3R/aZ&#10;BLNvQ3Zr0n/fFQSPw8x8w+TFaFtxod43jjWkiQJBXDrTcKXh6/A+W4LwAdlg65g0/JGHYv0wyTEz&#10;buAdXfahEhHCPkMNdQhdJqUva7LoE9cRR+/keoshyr6Spschwm0r50otpMWG40KNHW1qKs/7X6vh&#10;+/P0c3xS2+rNPneDG5Vku5JaP07H1xcQgcZwD9/aH0bDIoXrl/gD5Pof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rygMfwwAAANsAAAAPAAAAAAAAAAAAAAAAAJcCAABkcnMvZG93&#10;bnJldi54bWxQSwUGAAAAAAQABAD1AAAAhwMAAAAA&#10;" filled="f" stroked="f">
                        <v:textbox>
                          <w:txbxContent>
                            <w:p w14:paraId="23E11B21" w14:textId="0AADC076" w:rsidR="00F878E6" w:rsidRPr="00AE415E" w:rsidRDefault="00F878E6" w:rsidP="00D743D6">
                              <w:pPr>
                                <w:pStyle w:val="NoSpacing"/>
                                <w:jc w:val="center"/>
                                <w:rPr>
                                  <w:lang w:val="en-US"/>
                                </w:rPr>
                              </w:pPr>
                              <w:r>
                                <w:rPr>
                                  <w:lang w:val="en-US"/>
                                </w:rPr>
                                <w:t>Yes</w:t>
                              </w:r>
                            </w:p>
                          </w:txbxContent>
                        </v:textbox>
                      </v:shape>
                      <v:group id="Group 64" o:spid="_x0000_s1076" style="position:absolute;left:4794738;top:1008184;width:1257740;height:579902" coordsize="1257740,57990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KALdkxAAAANsAAAAP&#10;AAAAAAAAAAAAAAAAAKkCAABkcnMvZG93bnJldi54bWxQSwUGAAAAAAQABAD6AAAAmgMAAAAA&#10;">
                        <v:shape id="Straight Arrow Connector 62" o:spid="_x0000_s1077" type="#_x0000_t32" style="position:absolute;width:0;height:579755;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QznrcYAAADbAAAADwAAAGRycy9kb3ducmV2LnhtbESPQWsCMRSE74X+h/CE3mpWS1VWo5TS&#10;Qg9F6Crq8bl53SzdvGyT1F399aZQ6HGYmW+Yxaq3jTiRD7VjBaNhBoK4dLrmSsF283o/AxEissbG&#10;MSk4U4DV8vZmgbl2HX/QqYiVSBAOOSowMba5lKE0ZDEMXUucvE/nLcYkfSW1xy7BbSPHWTaRFmtO&#10;CwZbejZUfhU/VsFhX+xZrx93798v7jB9uHjTHadK3Q36pzmISH38D/+137SCyRh+v6QfIJdX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kM563GAAAA2wAAAA8AAAAAAAAA&#10;AAAAAAAAoQIAAGRycy9kb3ducmV2LnhtbFBLBQYAAAAABAAEAPkAAACUAwAAAAA=&#10;" strokecolor="black [3213]" strokeweight=".5pt">
                          <v:stroke endarrow="block" joinstyle="miter"/>
                        </v:shape>
                        <v:line id="Straight Connector 63" o:spid="_x0000_s1078" style="position:absolute;flip:x;visibility:visible;mso-wrap-style:square" from="0,574431" to="1257740,579902"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3WI2sMAAADbAAAADwAAAGRycy9kb3ducmV2LnhtbESPQWsCMRSE7wX/Q3iCt5pVQWQ1iixo&#10;e/BSLdLjY/PcXU1eliTq2l/fFASPw8x8wyxWnTXiRj40jhWMhhkI4tLphisF34fN+wxEiMgajWNS&#10;8KAAq2XvbYG5dnf+ots+ViJBOOSooI6xzaUMZU0Ww9C1xMk7OW8xJukrqT3eE9waOc6yqbTYcFqo&#10;saWipvKyv1oFhTn+dB9bz/F4/j1dd7QpzsYoNeh36zmISF18hZ/tT61gOoH/L+kHyOU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Et1iNrDAAAA2wAAAA8AAAAAAAAAAAAA&#10;AAAAoQIAAGRycy9kb3ducmV2LnhtbFBLBQYAAAAABAAEAPkAAACRAwAAAAA=&#10;" strokecolor="black [3213]" strokeweight=".5pt">
                          <v:stroke joinstyle="miter"/>
                        </v:line>
                      </v:group>
                      <v:shape id="Text Box 65" o:spid="_x0000_s1079" type="#_x0000_t202" style="position:absolute;left:8804031;top:2391508;width:452755;height:2311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8QUcwgAA&#10;ANsAAAAPAAAAZHJzL2Rvd25yZXYueG1sRI9Pi8IwFMTvgt8hPGFvmiiraDWKKMKeXNZ/4O3RPNti&#10;81KaaLvf3iwseBxm5jfMYtXaUjyp9oVjDcOBAkGcOlNwpuF03PWnIHxANlg6Jg2/5GG17HYWmBjX&#10;8A89DyETEcI+QQ15CFUipU9zsugHriKO3s3VFkOUdSZNjU2E21KOlJpIiwXHhRwr2uSU3g8Pq+G8&#10;v10vn+o729px1bhWSbYzqfVHr13PQQRqwzv83/4yGiZj+PsSf4Bcv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TxBRzCAAAA2wAAAA8AAAAAAAAAAAAAAAAAlwIAAGRycy9kb3du&#10;cmV2LnhtbFBLBQYAAAAABAAEAPUAAACGAwAAAAA=&#10;" filled="f" stroked="f">
                        <v:textbox>
                          <w:txbxContent>
                            <w:p w14:paraId="5BA40C9E" w14:textId="77777777" w:rsidR="00F878E6" w:rsidRPr="00AE415E" w:rsidRDefault="00F878E6" w:rsidP="00D743D6">
                              <w:pPr>
                                <w:pStyle w:val="NoSpacing"/>
                                <w:jc w:val="center"/>
                                <w:rPr>
                                  <w:lang w:val="en-US"/>
                                </w:rPr>
                              </w:pPr>
                              <w:r>
                                <w:rPr>
                                  <w:lang w:val="en-US"/>
                                </w:rPr>
                                <w:t>Yes</w:t>
                              </w:r>
                            </w:p>
                          </w:txbxContent>
                        </v:textbox>
                      </v:shape>
                      <v:shape id="Straight Arrow Connector 66" o:spid="_x0000_s1080" type="#_x0000_t32" style="position:absolute;left:8792308;top:3305908;width:0;height:228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Jmgb8UAAADbAAAADwAAAGRycy9kb3ducmV2LnhtbESPT2vCQBTE74V+h+UVvNWNFVKNriKF&#10;UsVLG8U/t0f2mSxm34bsatJv3y0Uehxm5jfMfNnbWtyp9caxgtEwAUFcOG24VLDfvT9PQPiArLF2&#10;TAq+ycNy8fgwx0y7jr/onodSRAj7DBVUITSZlL6oyKIfuoY4ehfXWgxRtqXULXYRbmv5kiSptGg4&#10;LlTY0FtFxTW/WQXF/nSc0qc56G5sXj+a7Xk7zjdKDZ761QxEoD78h//aa60gTeH3S/wBcvED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Jmgb8UAAADbAAAADwAAAAAAAAAA&#10;AAAAAAChAgAAZHJzL2Rvd25yZXYueG1sUEsFBgAAAAAEAAQA+QAAAJMDAAAAAA==&#10;" strokecolor="black [3213]" strokeweight=".5pt">
                        <v:stroke endarrow="block" joinstyle="miter"/>
                      </v:shape>
                      <v:rect id="Rectangle 67" o:spid="_x0000_s1081" style="position:absolute;left:5709138;top:4103077;width:1833343;height:36717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KThKxgAA&#10;ANsAAAAPAAAAZHJzL2Rvd25yZXYueG1sRI/dasJAFITvC32H5RR6VzcWjCW6kVgQRKFgGkTvDtmT&#10;H5o9m2a3mr59tyB4OczMN8xyNZpOXGhwrWUF00kEgri0uuVaQfG5eXkD4Tyyxs4yKfglB6v08WGJ&#10;ibZXPtAl97UIEHYJKmi87xMpXdmQQTexPXHwKjsY9EEOtdQDXgPcdPI1imJpsOWw0GBP7w2VX/mP&#10;UXA8zCpar+NCfpyz72yab8f97qTU89OYLUB4Gv09fGtvtYJ4Dv9fwg+Q6R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CKThKxgAAANsAAAAPAAAAAAAAAAAAAAAAAJcCAABkcnMv&#10;ZG93bnJldi54bWxQSwUGAAAAAAQABAD1AAAAigMAAAAA&#10;" filled="f" strokecolor="#1f4d78 [1604]" strokeweight="1pt">
                        <v:textbox>
                          <w:txbxContent>
                            <w:p w14:paraId="47253FE1" w14:textId="6647135F" w:rsidR="00F878E6" w:rsidRPr="00670ED1" w:rsidRDefault="00F878E6" w:rsidP="002B67F9">
                              <w:pPr>
                                <w:pStyle w:val="NoSpacing"/>
                                <w:jc w:val="center"/>
                              </w:pPr>
                              <w:r>
                                <w:t xml:space="preserve">Share information with relevant Stakeholders </w:t>
                              </w:r>
                            </w:p>
                            <w:p w14:paraId="7B1064C4" w14:textId="77777777" w:rsidR="00F878E6" w:rsidRDefault="00F878E6" w:rsidP="002B67F9">
                              <w:pPr>
                                <w:pStyle w:val="NoSpacing"/>
                                <w:jc w:val="center"/>
                              </w:pPr>
                            </w:p>
                          </w:txbxContent>
                        </v:textbox>
                      </v:rect>
                      <v:shape id="Straight Arrow Connector 68" o:spid="_x0000_s1082" type="#_x0000_t32" style="position:absolute;left:6049108;top:3188677;width:0;height:902823;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bh7hMEAAADbAAAADwAAAGRycy9kb3ducmV2LnhtbERP3WrCMBS+F3yHcITdFE3cRZXOKCI6&#10;OsTBdA9waM7asuakNpm2b79cCF5+fP+rTW8bcaPO1441zGcKBHHhTM2lhu/LYboE4QOywcYxaRjI&#10;w2Y9Hq0wM+7OX3Q7h1LEEPYZaqhCaDMpfVGRRT9zLXHkflxnMUTYldJ0eI/htpGvSqXSYs2xocKW&#10;dhUVv+c/q8Hu3/NFnwynxDbXizl69fEZlNYvk377BiJQH57ihzs3GtI4Nn6JP0Cu/w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BVuHuEwQAAANsAAAAPAAAAAAAAAAAAAAAA&#10;AKECAABkcnMvZG93bnJldi54bWxQSwUGAAAAAAQABAD5AAAAjwMAAAAA&#10;" strokecolor="black [3213]" strokeweight=".5pt">
                        <v:stroke endarrow="block" joinstyle="miter"/>
                      </v:shape>
                    </v:group>
                  </v:group>
                </v:group>
                <v:shape id="Straight Arrow Connector 1" o:spid="_x0000_s1083" type="#_x0000_t32" style="position:absolute;left:7420708;top:1594338;width:458323;height: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cv0cn8IAAADaAAAADwAAAGRycy9kb3ducmV2LnhtbERPTWsCMRC9F/wPYQq91WxbrGU1ipQW&#10;eihCV6kex824WdxMtknqrv76Rih4Gh7vc6bz3jbiSD7UjhU8DDMQxKXTNVcK1qv3+xcQISJrbByT&#10;ghMFmM8GN1PMtev4i45FrEQK4ZCjAhNjm0sZSkMWw9C1xInbO28xJugrqT12Kdw28jHLnqXFmlOD&#10;wZZeDZWH4tcq2G6KDevl6Pvz581tx09nb7rdWKm7234xARGpj1fxv/tDp/lweeVy5ewP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cv0cn8IAAADaAAAADwAAAAAAAAAAAAAA&#10;AAChAgAAZHJzL2Rvd25yZXYueG1sUEsFBgAAAAAEAAQA+QAAAJADAAAAAA==&#10;" strokecolor="black [3213]" strokeweight=".5pt">
                  <v:stroke endarrow="block" joinstyle="miter"/>
                </v:shape>
                <w10:wrap type="through"/>
              </v:group>
            </w:pict>
          </mc:Fallback>
        </mc:AlternateContent>
      </w:r>
      <w:r w:rsidR="003147E0">
        <w:t xml:space="preserve">Phase IV: </w:t>
      </w:r>
      <w:r w:rsidR="0050171A">
        <w:t>Logical Design</w:t>
      </w:r>
      <w:bookmarkEnd w:id="12"/>
      <w:r w:rsidR="0050171A">
        <w:t xml:space="preserve"> </w:t>
      </w:r>
    </w:p>
    <w:p w14:paraId="6ADA67EF" w14:textId="5CE4C3D8" w:rsidR="00D815DB" w:rsidRDefault="00D815DB" w:rsidP="002005A7">
      <w:pPr>
        <w:rPr>
          <w:lang w:val="en-US"/>
        </w:rPr>
      </w:pPr>
    </w:p>
    <w:p w14:paraId="286C94D7" w14:textId="788DB1AF" w:rsidR="003E2BE7" w:rsidRDefault="007F4D6B" w:rsidP="003E2BE7">
      <w:pPr>
        <w:pStyle w:val="Heading1"/>
      </w:pPr>
      <w:bookmarkStart w:id="13" w:name="_Toc450579330"/>
      <w:r>
        <w:t>Phase V</w:t>
      </w:r>
      <w:r w:rsidR="003E2BE7">
        <w:t>: Decision Analysis</w:t>
      </w:r>
      <w:bookmarkEnd w:id="13"/>
    </w:p>
    <w:p w14:paraId="6896C502" w14:textId="77777777" w:rsidR="003E2BE7" w:rsidRDefault="003E2BE7" w:rsidP="003E2BE7">
      <w:pPr>
        <w:pStyle w:val="Heading2"/>
        <w:rPr>
          <w:lang w:val="en-US"/>
        </w:rPr>
      </w:pPr>
      <w:bookmarkStart w:id="14" w:name="_Toc450579331"/>
      <w:r>
        <w:rPr>
          <w:lang w:val="en-US"/>
        </w:rPr>
        <w:t>Process</w:t>
      </w:r>
      <w:bookmarkEnd w:id="14"/>
      <w:r>
        <w:rPr>
          <w:lang w:val="en-US"/>
        </w:rPr>
        <w:t xml:space="preserve"> </w:t>
      </w:r>
    </w:p>
    <w:p w14:paraId="7B10D3CF" w14:textId="77777777" w:rsidR="003E2BE7" w:rsidRDefault="003E2BE7" w:rsidP="003E2BE7">
      <w:pPr>
        <w:ind w:firstLine="720"/>
        <w:rPr>
          <w:lang w:val="en-US"/>
        </w:rPr>
      </w:pPr>
      <w:r>
        <w:rPr>
          <w:lang w:val="en-US"/>
        </w:rPr>
        <w:t xml:space="preserve">For the operational feasibility, the customers would be given beta versions of the virtual reality system and input would be taken and suggestions integrated into the final version of the software. </w:t>
      </w:r>
    </w:p>
    <w:p w14:paraId="4F9AB697" w14:textId="77777777" w:rsidR="003E2BE7" w:rsidRDefault="003E2BE7" w:rsidP="003E2BE7">
      <w:pPr>
        <w:pStyle w:val="Heading2"/>
        <w:rPr>
          <w:lang w:val="en-US"/>
        </w:rPr>
      </w:pPr>
      <w:bookmarkStart w:id="15" w:name="_Toc450579332"/>
      <w:r>
        <w:rPr>
          <w:lang w:val="en-US"/>
        </w:rPr>
        <w:t>Evaluation</w:t>
      </w:r>
      <w:bookmarkEnd w:id="15"/>
      <w:r>
        <w:rPr>
          <w:lang w:val="en-US"/>
        </w:rPr>
        <w:t xml:space="preserve"> </w:t>
      </w:r>
    </w:p>
    <w:p w14:paraId="7D5BAB93" w14:textId="77777777" w:rsidR="003E2BE7" w:rsidRDefault="003E2BE7" w:rsidP="003E2BE7">
      <w:pPr>
        <w:ind w:firstLine="720"/>
        <w:rPr>
          <w:lang w:val="en-US"/>
        </w:rPr>
      </w:pPr>
      <w:r>
        <w:rPr>
          <w:lang w:val="en-US"/>
        </w:rPr>
        <w:t xml:space="preserve">The new system won’t affect the operations of the physical shops and the website shop management would be retrained into maintaining the virtual reality set. Retaining the old team is cheaper than hiring a new team because of the team’s familiarity with the organizational culture and technical knowledge of the online payment mechanism. </w:t>
      </w:r>
    </w:p>
    <w:p w14:paraId="40D215BF" w14:textId="77777777" w:rsidR="003E2BE7" w:rsidRDefault="003E2BE7" w:rsidP="003E2BE7">
      <w:pPr>
        <w:pStyle w:val="Heading2"/>
        <w:rPr>
          <w:lang w:val="en-US"/>
        </w:rPr>
      </w:pPr>
      <w:bookmarkStart w:id="16" w:name="_Toc450579333"/>
      <w:r>
        <w:rPr>
          <w:lang w:val="en-US"/>
        </w:rPr>
        <w:t>Implementation</w:t>
      </w:r>
      <w:bookmarkEnd w:id="16"/>
      <w:r>
        <w:rPr>
          <w:lang w:val="en-US"/>
        </w:rPr>
        <w:t xml:space="preserve"> </w:t>
      </w:r>
    </w:p>
    <w:p w14:paraId="5699173A" w14:textId="77777777" w:rsidR="003E2BE7" w:rsidRDefault="003E2BE7" w:rsidP="003E2BE7">
      <w:pPr>
        <w:ind w:firstLine="720"/>
        <w:rPr>
          <w:lang w:val="en-US"/>
        </w:rPr>
      </w:pPr>
      <w:r>
        <w:rPr>
          <w:lang w:val="en-US"/>
        </w:rPr>
        <w:t xml:space="preserve">The implementation would be in parallel running (with the website shop) for 2 </w:t>
      </w:r>
      <w:proofErr w:type="gramStart"/>
      <w:r>
        <w:rPr>
          <w:lang w:val="en-US"/>
        </w:rPr>
        <w:t>months</w:t>
      </w:r>
      <w:proofErr w:type="gramEnd"/>
      <w:r>
        <w:rPr>
          <w:lang w:val="en-US"/>
        </w:rPr>
        <w:t xml:space="preserve"> post launch in order to take out all the bugs in the system. The only resources that would be disturbed would be the website maintenance team, which would work reduced hours at the end of the project in order to get trained into using the system.  </w:t>
      </w:r>
    </w:p>
    <w:p w14:paraId="4A1CF9EA" w14:textId="77777777" w:rsidR="003E2BE7" w:rsidRDefault="003E2BE7" w:rsidP="003E2BE7">
      <w:pPr>
        <w:pStyle w:val="Heading2"/>
        <w:rPr>
          <w:lang w:val="en-US"/>
        </w:rPr>
      </w:pPr>
      <w:bookmarkStart w:id="17" w:name="_Toc450579334"/>
      <w:r>
        <w:rPr>
          <w:lang w:val="en-US"/>
        </w:rPr>
        <w:t>Resistance</w:t>
      </w:r>
      <w:bookmarkEnd w:id="17"/>
      <w:r>
        <w:rPr>
          <w:lang w:val="en-US"/>
        </w:rPr>
        <w:t xml:space="preserve"> </w:t>
      </w:r>
    </w:p>
    <w:p w14:paraId="54AC6AC9" w14:textId="77777777" w:rsidR="003E2BE7" w:rsidRDefault="003E2BE7" w:rsidP="003E2BE7">
      <w:pPr>
        <w:ind w:firstLine="720"/>
        <w:rPr>
          <w:lang w:val="en-US"/>
        </w:rPr>
      </w:pPr>
      <w:r>
        <w:rPr>
          <w:lang w:val="en-US"/>
        </w:rPr>
        <w:t xml:space="preserve">Resistance among stakeholders is natural. Website maintenance team is suspected to resist the change since the innovation would change their job description greatly.  To control the resistance would be convinced through giving them free skills training.   </w:t>
      </w:r>
    </w:p>
    <w:p w14:paraId="7589869F" w14:textId="77777777" w:rsidR="003E2BE7" w:rsidRDefault="003E2BE7" w:rsidP="003E2BE7">
      <w:pPr>
        <w:ind w:firstLine="720"/>
        <w:rPr>
          <w:lang w:val="en-US"/>
        </w:rPr>
      </w:pPr>
      <w:r>
        <w:rPr>
          <w:lang w:val="en-US"/>
        </w:rPr>
        <w:lastRenderedPageBreak/>
        <w:t xml:space="preserve">Internal work environment for the organization won’t change addition of new skills would require new training sessions and lots of information regarding new system will be shared to reduce any resistance to change. </w:t>
      </w:r>
    </w:p>
    <w:p w14:paraId="37FE674A" w14:textId="77777777" w:rsidR="003E2BE7" w:rsidRDefault="003E2BE7" w:rsidP="003E2BE7">
      <w:pPr>
        <w:ind w:firstLine="720"/>
        <w:rPr>
          <w:lang w:val="en-US"/>
        </w:rPr>
      </w:pPr>
      <w:r>
        <w:rPr>
          <w:lang w:val="en-US"/>
        </w:rPr>
        <w:t xml:space="preserve">2 </w:t>
      </w:r>
      <w:proofErr w:type="gramStart"/>
      <w:r>
        <w:rPr>
          <w:lang w:val="en-US"/>
        </w:rPr>
        <w:t>months</w:t>
      </w:r>
      <w:proofErr w:type="gramEnd"/>
      <w:r>
        <w:rPr>
          <w:lang w:val="en-US"/>
        </w:rPr>
        <w:t xml:space="preserve"> post launch would be kept for evaluation of the system, which would most likely involve additional training and bug fixing in the software. </w:t>
      </w:r>
    </w:p>
    <w:p w14:paraId="35CD6085" w14:textId="77777777" w:rsidR="003E2BE7" w:rsidRPr="001E1AD8" w:rsidRDefault="003E2BE7" w:rsidP="003E2BE7">
      <w:pPr>
        <w:rPr>
          <w:b/>
          <w:lang w:val="en-US"/>
        </w:rPr>
      </w:pPr>
      <w:r w:rsidRPr="001E1AD8">
        <w:rPr>
          <w:b/>
          <w:lang w:val="en-US"/>
        </w:rPr>
        <w:t>Economic feasibility is as following</w:t>
      </w:r>
    </w:p>
    <w:p w14:paraId="22FC919B" w14:textId="77777777" w:rsidR="003E2BE7" w:rsidRPr="00F31BA3" w:rsidRDefault="003E2BE7" w:rsidP="003E2BE7">
      <w:pPr>
        <w:rPr>
          <w:lang w:val="en-US"/>
        </w:rPr>
      </w:pPr>
      <w:r>
        <w:rPr>
          <w:lang w:val="en-US"/>
        </w:rPr>
        <w:t xml:space="preserve">Notes: </w:t>
      </w:r>
      <w:r w:rsidRPr="00537E15">
        <w:rPr>
          <w:i/>
          <w:lang w:val="en-US"/>
        </w:rPr>
        <w:t xml:space="preserve">All values are in US dollars and all values are in per annum unless mentioned otherwise. </w:t>
      </w:r>
      <w:proofErr w:type="gramStart"/>
      <w:r w:rsidRPr="00537E15">
        <w:rPr>
          <w:i/>
          <w:lang w:val="en-US"/>
        </w:rPr>
        <w:t>Furthermore</w:t>
      </w:r>
      <w:proofErr w:type="gramEnd"/>
      <w:r w:rsidRPr="00537E15">
        <w:rPr>
          <w:i/>
          <w:lang w:val="en-US"/>
        </w:rPr>
        <w:t xml:space="preserve"> Values are per 10,000 transactions</w:t>
      </w:r>
    </w:p>
    <w:p w14:paraId="4E6A9F21" w14:textId="77777777" w:rsidR="003E2BE7" w:rsidRDefault="003E2BE7" w:rsidP="003E2BE7">
      <w:pPr>
        <w:pStyle w:val="Heading3"/>
      </w:pPr>
      <w:bookmarkStart w:id="18" w:name="_Toc450579335"/>
      <w:r>
        <w:t>Benefits of the project</w:t>
      </w:r>
      <w:bookmarkEnd w:id="18"/>
    </w:p>
    <w:tbl>
      <w:tblPr>
        <w:tblStyle w:val="TableGrid"/>
        <w:tblW w:w="0" w:type="auto"/>
        <w:tblLook w:val="04A0" w:firstRow="1" w:lastRow="0" w:firstColumn="1" w:lastColumn="0" w:noHBand="0" w:noVBand="1"/>
      </w:tblPr>
      <w:tblGrid>
        <w:gridCol w:w="7338"/>
        <w:gridCol w:w="2012"/>
      </w:tblGrid>
      <w:tr w:rsidR="003E2BE7" w:rsidRPr="001E1AD8" w14:paraId="6624755C" w14:textId="77777777" w:rsidTr="00F878E6">
        <w:tc>
          <w:tcPr>
            <w:tcW w:w="7338" w:type="dxa"/>
          </w:tcPr>
          <w:p w14:paraId="6B679B30" w14:textId="77777777" w:rsidR="003E2BE7" w:rsidRPr="001E1AD8" w:rsidRDefault="003E2BE7" w:rsidP="00F878E6">
            <w:pPr>
              <w:spacing w:line="240" w:lineRule="auto"/>
              <w:jc w:val="center"/>
              <w:rPr>
                <w:b/>
                <w:lang w:val="en-US"/>
              </w:rPr>
            </w:pPr>
            <w:r w:rsidRPr="001E1AD8">
              <w:rPr>
                <w:b/>
                <w:lang w:val="en-US"/>
              </w:rPr>
              <w:t>Benefits</w:t>
            </w:r>
          </w:p>
        </w:tc>
        <w:tc>
          <w:tcPr>
            <w:tcW w:w="2012" w:type="dxa"/>
          </w:tcPr>
          <w:p w14:paraId="00B9775A" w14:textId="77777777" w:rsidR="003E2BE7" w:rsidRPr="001E1AD8" w:rsidRDefault="003E2BE7" w:rsidP="00F878E6">
            <w:pPr>
              <w:spacing w:line="240" w:lineRule="auto"/>
              <w:jc w:val="center"/>
              <w:rPr>
                <w:b/>
                <w:lang w:val="en-US"/>
              </w:rPr>
            </w:pPr>
            <w:r w:rsidRPr="001E1AD8">
              <w:rPr>
                <w:b/>
                <w:lang w:val="en-US"/>
              </w:rPr>
              <w:t>Amount In USD</w:t>
            </w:r>
          </w:p>
        </w:tc>
      </w:tr>
      <w:tr w:rsidR="003E2BE7" w14:paraId="70241B3F" w14:textId="77777777" w:rsidTr="00F878E6">
        <w:tc>
          <w:tcPr>
            <w:tcW w:w="7338" w:type="dxa"/>
          </w:tcPr>
          <w:p w14:paraId="1FB73712" w14:textId="77777777" w:rsidR="003E2BE7" w:rsidRDefault="003E2BE7" w:rsidP="00F878E6">
            <w:pPr>
              <w:spacing w:line="240" w:lineRule="auto"/>
              <w:ind w:firstLine="284"/>
              <w:rPr>
                <w:lang w:val="en-US"/>
              </w:rPr>
            </w:pPr>
            <w:r>
              <w:rPr>
                <w:lang w:val="en-US"/>
              </w:rPr>
              <w:t xml:space="preserve">Expected increase in revenue due to customer shopping </w:t>
            </w:r>
          </w:p>
        </w:tc>
        <w:tc>
          <w:tcPr>
            <w:tcW w:w="2012" w:type="dxa"/>
          </w:tcPr>
          <w:p w14:paraId="52C87B04" w14:textId="77777777" w:rsidR="003E2BE7" w:rsidRDefault="003E2BE7" w:rsidP="00F878E6">
            <w:pPr>
              <w:spacing w:line="240" w:lineRule="auto"/>
              <w:jc w:val="center"/>
              <w:rPr>
                <w:lang w:val="en-US"/>
              </w:rPr>
            </w:pPr>
            <w:r>
              <w:rPr>
                <w:lang w:val="en-US"/>
              </w:rPr>
              <w:t>50,000</w:t>
            </w:r>
          </w:p>
        </w:tc>
      </w:tr>
      <w:tr w:rsidR="003E2BE7" w14:paraId="53780C01" w14:textId="77777777" w:rsidTr="00F878E6">
        <w:tc>
          <w:tcPr>
            <w:tcW w:w="7338" w:type="dxa"/>
          </w:tcPr>
          <w:p w14:paraId="34363513" w14:textId="77777777" w:rsidR="003E2BE7" w:rsidRDefault="003E2BE7" w:rsidP="00F878E6">
            <w:pPr>
              <w:spacing w:line="240" w:lineRule="auto"/>
              <w:ind w:firstLine="284"/>
              <w:rPr>
                <w:lang w:val="en-US"/>
              </w:rPr>
            </w:pPr>
            <w:r>
              <w:rPr>
                <w:lang w:val="en-US"/>
              </w:rPr>
              <w:t>Expected reduction in costs due to better appropriation of logistics</w:t>
            </w:r>
          </w:p>
        </w:tc>
        <w:tc>
          <w:tcPr>
            <w:tcW w:w="2012" w:type="dxa"/>
          </w:tcPr>
          <w:p w14:paraId="1E9EF70A" w14:textId="77777777" w:rsidR="003E2BE7" w:rsidRDefault="003E2BE7" w:rsidP="00F878E6">
            <w:pPr>
              <w:spacing w:line="240" w:lineRule="auto"/>
              <w:jc w:val="center"/>
              <w:rPr>
                <w:lang w:val="en-US"/>
              </w:rPr>
            </w:pPr>
            <w:r>
              <w:rPr>
                <w:lang w:val="en-US"/>
              </w:rPr>
              <w:t>30,000</w:t>
            </w:r>
          </w:p>
        </w:tc>
      </w:tr>
      <w:tr w:rsidR="003E2BE7" w14:paraId="5E8FC30D" w14:textId="77777777" w:rsidTr="00F878E6">
        <w:tc>
          <w:tcPr>
            <w:tcW w:w="7338" w:type="dxa"/>
          </w:tcPr>
          <w:p w14:paraId="3F71663E" w14:textId="77777777" w:rsidR="003E2BE7" w:rsidRDefault="003E2BE7" w:rsidP="00F878E6">
            <w:pPr>
              <w:spacing w:line="240" w:lineRule="auto"/>
              <w:ind w:firstLine="284"/>
              <w:rPr>
                <w:lang w:val="en-US"/>
              </w:rPr>
            </w:pPr>
            <w:r>
              <w:rPr>
                <w:lang w:val="en-US"/>
              </w:rPr>
              <w:t xml:space="preserve">Expected increase in revenue due to better customer analytics </w:t>
            </w:r>
          </w:p>
        </w:tc>
        <w:tc>
          <w:tcPr>
            <w:tcW w:w="2012" w:type="dxa"/>
          </w:tcPr>
          <w:p w14:paraId="7C6C373B" w14:textId="77777777" w:rsidR="003E2BE7" w:rsidRDefault="003E2BE7" w:rsidP="00F878E6">
            <w:pPr>
              <w:spacing w:line="240" w:lineRule="auto"/>
              <w:jc w:val="center"/>
              <w:rPr>
                <w:lang w:val="en-US"/>
              </w:rPr>
            </w:pPr>
            <w:r>
              <w:rPr>
                <w:lang w:val="en-US"/>
              </w:rPr>
              <w:t>10,000</w:t>
            </w:r>
          </w:p>
        </w:tc>
      </w:tr>
      <w:tr w:rsidR="003E2BE7" w14:paraId="0C29F081" w14:textId="77777777" w:rsidTr="00F878E6">
        <w:tc>
          <w:tcPr>
            <w:tcW w:w="7338" w:type="dxa"/>
          </w:tcPr>
          <w:p w14:paraId="4C3AA3DC" w14:textId="77777777" w:rsidR="003E2BE7" w:rsidRDefault="003E2BE7" w:rsidP="00F878E6">
            <w:pPr>
              <w:spacing w:line="240" w:lineRule="auto"/>
              <w:rPr>
                <w:lang w:val="en-US"/>
              </w:rPr>
            </w:pPr>
            <w:r>
              <w:rPr>
                <w:lang w:val="en-US"/>
              </w:rPr>
              <w:t>Total</w:t>
            </w:r>
          </w:p>
        </w:tc>
        <w:tc>
          <w:tcPr>
            <w:tcW w:w="2012" w:type="dxa"/>
          </w:tcPr>
          <w:p w14:paraId="00AD1C79" w14:textId="77777777" w:rsidR="003E2BE7" w:rsidRDefault="003E2BE7" w:rsidP="00F878E6">
            <w:pPr>
              <w:spacing w:line="240" w:lineRule="auto"/>
              <w:jc w:val="center"/>
              <w:rPr>
                <w:lang w:val="en-US"/>
              </w:rPr>
            </w:pPr>
            <w:r>
              <w:rPr>
                <w:lang w:val="en-US"/>
              </w:rPr>
              <w:t>90,000</w:t>
            </w:r>
          </w:p>
        </w:tc>
      </w:tr>
      <w:tr w:rsidR="003E2BE7" w14:paraId="5EF56921" w14:textId="77777777" w:rsidTr="00F878E6">
        <w:tc>
          <w:tcPr>
            <w:tcW w:w="7338" w:type="dxa"/>
          </w:tcPr>
          <w:p w14:paraId="3FFC2E3A" w14:textId="77777777" w:rsidR="003E2BE7" w:rsidRDefault="003E2BE7" w:rsidP="00F878E6">
            <w:pPr>
              <w:spacing w:line="240" w:lineRule="auto"/>
              <w:rPr>
                <w:lang w:val="en-US"/>
              </w:rPr>
            </w:pPr>
            <w:r>
              <w:rPr>
                <w:lang w:val="en-US"/>
              </w:rPr>
              <w:t>Costs</w:t>
            </w:r>
          </w:p>
        </w:tc>
        <w:tc>
          <w:tcPr>
            <w:tcW w:w="2012" w:type="dxa"/>
          </w:tcPr>
          <w:p w14:paraId="4886303D" w14:textId="77777777" w:rsidR="003E2BE7" w:rsidRDefault="003E2BE7" w:rsidP="00F878E6">
            <w:pPr>
              <w:spacing w:line="240" w:lineRule="auto"/>
              <w:jc w:val="center"/>
              <w:rPr>
                <w:lang w:val="en-US"/>
              </w:rPr>
            </w:pPr>
          </w:p>
        </w:tc>
      </w:tr>
      <w:tr w:rsidR="003E2BE7" w14:paraId="4288046C" w14:textId="77777777" w:rsidTr="00F878E6">
        <w:tc>
          <w:tcPr>
            <w:tcW w:w="7338" w:type="dxa"/>
          </w:tcPr>
          <w:p w14:paraId="07CEF015" w14:textId="77777777" w:rsidR="003E2BE7" w:rsidRDefault="003E2BE7" w:rsidP="00F878E6">
            <w:pPr>
              <w:spacing w:line="240" w:lineRule="auto"/>
              <w:ind w:firstLine="284"/>
              <w:rPr>
                <w:lang w:val="en-US"/>
              </w:rPr>
            </w:pPr>
            <w:r>
              <w:rPr>
                <w:lang w:val="en-US"/>
              </w:rPr>
              <w:t>One time cost of development</w:t>
            </w:r>
          </w:p>
        </w:tc>
        <w:tc>
          <w:tcPr>
            <w:tcW w:w="2012" w:type="dxa"/>
          </w:tcPr>
          <w:p w14:paraId="28DD07FC" w14:textId="77777777" w:rsidR="003E2BE7" w:rsidRDefault="003E2BE7" w:rsidP="00F878E6">
            <w:pPr>
              <w:spacing w:line="240" w:lineRule="auto"/>
              <w:jc w:val="center"/>
              <w:rPr>
                <w:lang w:val="en-US"/>
              </w:rPr>
            </w:pPr>
            <w:r>
              <w:rPr>
                <w:lang w:val="en-US"/>
              </w:rPr>
              <w:t>(60,000)</w:t>
            </w:r>
          </w:p>
        </w:tc>
      </w:tr>
      <w:tr w:rsidR="003E2BE7" w14:paraId="40E5FC48" w14:textId="77777777" w:rsidTr="00F878E6">
        <w:tc>
          <w:tcPr>
            <w:tcW w:w="7338" w:type="dxa"/>
          </w:tcPr>
          <w:p w14:paraId="771E6DB6" w14:textId="77777777" w:rsidR="003E2BE7" w:rsidRDefault="003E2BE7" w:rsidP="00F878E6">
            <w:pPr>
              <w:spacing w:line="240" w:lineRule="auto"/>
              <w:ind w:firstLine="284"/>
              <w:rPr>
                <w:lang w:val="en-US"/>
              </w:rPr>
            </w:pPr>
            <w:r>
              <w:rPr>
                <w:lang w:val="en-US"/>
              </w:rPr>
              <w:t>Per year cost of maintenance</w:t>
            </w:r>
          </w:p>
        </w:tc>
        <w:tc>
          <w:tcPr>
            <w:tcW w:w="2012" w:type="dxa"/>
          </w:tcPr>
          <w:p w14:paraId="6563CE16" w14:textId="77777777" w:rsidR="003E2BE7" w:rsidRDefault="003E2BE7" w:rsidP="00F878E6">
            <w:pPr>
              <w:spacing w:line="240" w:lineRule="auto"/>
              <w:jc w:val="center"/>
              <w:rPr>
                <w:lang w:val="en-US"/>
              </w:rPr>
            </w:pPr>
            <w:r>
              <w:rPr>
                <w:lang w:val="en-US"/>
              </w:rPr>
              <w:t>(10,000)</w:t>
            </w:r>
          </w:p>
        </w:tc>
      </w:tr>
      <w:tr w:rsidR="003E2BE7" w14:paraId="67C26FFA" w14:textId="77777777" w:rsidTr="00F878E6">
        <w:tc>
          <w:tcPr>
            <w:tcW w:w="7338" w:type="dxa"/>
          </w:tcPr>
          <w:p w14:paraId="520C2B46" w14:textId="77777777" w:rsidR="003E2BE7" w:rsidRDefault="003E2BE7" w:rsidP="00F878E6">
            <w:pPr>
              <w:spacing w:line="240" w:lineRule="auto"/>
              <w:rPr>
                <w:lang w:val="en-US"/>
              </w:rPr>
            </w:pPr>
            <w:r>
              <w:rPr>
                <w:lang w:val="en-US"/>
              </w:rPr>
              <w:t>Total</w:t>
            </w:r>
          </w:p>
        </w:tc>
        <w:tc>
          <w:tcPr>
            <w:tcW w:w="2012" w:type="dxa"/>
          </w:tcPr>
          <w:p w14:paraId="37E50375" w14:textId="77777777" w:rsidR="003E2BE7" w:rsidRDefault="003E2BE7" w:rsidP="00F878E6">
            <w:pPr>
              <w:spacing w:line="240" w:lineRule="auto"/>
              <w:jc w:val="center"/>
              <w:rPr>
                <w:lang w:val="en-US"/>
              </w:rPr>
            </w:pPr>
            <w:r>
              <w:rPr>
                <w:lang w:val="en-US"/>
              </w:rPr>
              <w:t>(70,000)</w:t>
            </w:r>
          </w:p>
        </w:tc>
      </w:tr>
      <w:tr w:rsidR="003E2BE7" w14:paraId="530B30F9" w14:textId="77777777" w:rsidTr="00F878E6">
        <w:tc>
          <w:tcPr>
            <w:tcW w:w="7338" w:type="dxa"/>
          </w:tcPr>
          <w:p w14:paraId="294EA6CF" w14:textId="77777777" w:rsidR="003E2BE7" w:rsidRDefault="003E2BE7" w:rsidP="00F878E6">
            <w:pPr>
              <w:spacing w:line="240" w:lineRule="auto"/>
              <w:rPr>
                <w:lang w:val="en-US"/>
              </w:rPr>
            </w:pPr>
            <w:r>
              <w:rPr>
                <w:lang w:val="en-US"/>
              </w:rPr>
              <w:t>Net Benefits for the first year of operation</w:t>
            </w:r>
          </w:p>
        </w:tc>
        <w:tc>
          <w:tcPr>
            <w:tcW w:w="2012" w:type="dxa"/>
          </w:tcPr>
          <w:p w14:paraId="496216A2" w14:textId="77777777" w:rsidR="003E2BE7" w:rsidRDefault="003E2BE7" w:rsidP="00F878E6">
            <w:pPr>
              <w:spacing w:line="240" w:lineRule="auto"/>
              <w:jc w:val="center"/>
              <w:rPr>
                <w:lang w:val="en-US"/>
              </w:rPr>
            </w:pPr>
            <w:r>
              <w:rPr>
                <w:lang w:val="en-US"/>
              </w:rPr>
              <w:t>20,000</w:t>
            </w:r>
          </w:p>
        </w:tc>
      </w:tr>
      <w:tr w:rsidR="003E2BE7" w14:paraId="61FE8E9B" w14:textId="77777777" w:rsidTr="00F878E6">
        <w:tc>
          <w:tcPr>
            <w:tcW w:w="7338" w:type="dxa"/>
          </w:tcPr>
          <w:p w14:paraId="6F629E6A" w14:textId="77777777" w:rsidR="003E2BE7" w:rsidRDefault="003E2BE7" w:rsidP="00F878E6">
            <w:pPr>
              <w:spacing w:line="240" w:lineRule="auto"/>
              <w:rPr>
                <w:lang w:val="en-US"/>
              </w:rPr>
            </w:pPr>
            <w:r>
              <w:rPr>
                <w:lang w:val="en-US"/>
              </w:rPr>
              <w:t>Net Benefits Forecasted 2</w:t>
            </w:r>
            <w:r w:rsidRPr="002D10F6">
              <w:rPr>
                <w:vertAlign w:val="superscript"/>
                <w:lang w:val="en-US"/>
              </w:rPr>
              <w:t>nd</w:t>
            </w:r>
            <w:r>
              <w:rPr>
                <w:lang w:val="en-US"/>
              </w:rPr>
              <w:t xml:space="preserve"> year </w:t>
            </w:r>
            <w:r>
              <w:rPr>
                <w:sz w:val="16"/>
                <w:lang w:val="en-US"/>
              </w:rPr>
              <w:t>(Assuming cost remains constant)</w:t>
            </w:r>
          </w:p>
        </w:tc>
        <w:tc>
          <w:tcPr>
            <w:tcW w:w="2012" w:type="dxa"/>
          </w:tcPr>
          <w:p w14:paraId="3564402B" w14:textId="77777777" w:rsidR="003E2BE7" w:rsidRDefault="003E2BE7" w:rsidP="00F878E6">
            <w:pPr>
              <w:spacing w:line="240" w:lineRule="auto"/>
              <w:jc w:val="center"/>
              <w:rPr>
                <w:lang w:val="en-US"/>
              </w:rPr>
            </w:pPr>
            <w:r>
              <w:rPr>
                <w:lang w:val="en-US"/>
              </w:rPr>
              <w:t>80,000</w:t>
            </w:r>
          </w:p>
        </w:tc>
      </w:tr>
    </w:tbl>
    <w:p w14:paraId="7DB1BA1B" w14:textId="77777777" w:rsidR="003E2BE7" w:rsidRDefault="003E2BE7" w:rsidP="003E2BE7">
      <w:pPr>
        <w:spacing w:line="240" w:lineRule="auto"/>
        <w:rPr>
          <w:lang w:val="en-US"/>
        </w:rPr>
      </w:pPr>
      <w:r>
        <w:rPr>
          <w:lang w:val="en-US"/>
        </w:rPr>
        <w:t xml:space="preserve"> </w:t>
      </w:r>
    </w:p>
    <w:p w14:paraId="263D89EF" w14:textId="77777777" w:rsidR="003E2BE7" w:rsidRDefault="003E2BE7" w:rsidP="003E2BE7">
      <w:pPr>
        <w:rPr>
          <w:lang w:val="en-US"/>
        </w:rPr>
      </w:pPr>
      <w:r>
        <w:rPr>
          <w:lang w:val="en-US"/>
        </w:rPr>
        <w:t>Schedule feasibility:</w:t>
      </w:r>
    </w:p>
    <w:p w14:paraId="21E14D80" w14:textId="77777777" w:rsidR="003E2BE7" w:rsidRDefault="003E2BE7" w:rsidP="003E2BE7">
      <w:pPr>
        <w:rPr>
          <w:lang w:val="en-US"/>
        </w:rPr>
      </w:pPr>
      <w:r>
        <w:rPr>
          <w:lang w:val="en-US"/>
        </w:rPr>
        <w:t xml:space="preserve">With 8 months starting March 2017 there are 960 days for completion of the project </w:t>
      </w:r>
    </w:p>
    <w:p w14:paraId="57D2368E" w14:textId="0AF025ED" w:rsidR="00D815DB" w:rsidRPr="00BC3838" w:rsidRDefault="00BC3838" w:rsidP="002005A7">
      <w:pPr>
        <w:rPr>
          <w:b/>
          <w:lang w:val="en-US"/>
        </w:rPr>
      </w:pPr>
      <w:r w:rsidRPr="00BC3838">
        <w:rPr>
          <w:b/>
          <w:lang w:val="en-US"/>
        </w:rPr>
        <w:t xml:space="preserve">Work breakdown Structure </w:t>
      </w:r>
    </w:p>
    <w:tbl>
      <w:tblPr>
        <w:tblStyle w:val="TableGrid"/>
        <w:tblW w:w="11530" w:type="dxa"/>
        <w:jc w:val="center"/>
        <w:tblLayout w:type="fixed"/>
        <w:tblLook w:val="04A0" w:firstRow="1" w:lastRow="0" w:firstColumn="1" w:lastColumn="0" w:noHBand="0" w:noVBand="1"/>
      </w:tblPr>
      <w:tblGrid>
        <w:gridCol w:w="534"/>
        <w:gridCol w:w="5103"/>
        <w:gridCol w:w="1559"/>
        <w:gridCol w:w="1276"/>
        <w:gridCol w:w="1417"/>
        <w:gridCol w:w="1641"/>
      </w:tblGrid>
      <w:tr w:rsidR="00D815DB" w:rsidRPr="00D815DB" w14:paraId="2CCB62B4" w14:textId="77777777" w:rsidTr="00D815DB">
        <w:trPr>
          <w:trHeight w:val="320"/>
          <w:jc w:val="center"/>
        </w:trPr>
        <w:tc>
          <w:tcPr>
            <w:tcW w:w="534" w:type="dxa"/>
            <w:noWrap/>
            <w:hideMark/>
          </w:tcPr>
          <w:p w14:paraId="4D9581C3" w14:textId="77777777" w:rsidR="00D815DB" w:rsidRPr="00D815DB" w:rsidRDefault="00D815DB" w:rsidP="00D815DB">
            <w:pPr>
              <w:spacing w:line="240" w:lineRule="auto"/>
              <w:jc w:val="center"/>
              <w:rPr>
                <w:rFonts w:ascii="Calibri" w:eastAsia="Times New Roman" w:hAnsi="Calibri" w:cs="Times New Roman"/>
                <w:b/>
                <w:bCs/>
                <w:color w:val="000000"/>
                <w:szCs w:val="24"/>
                <w:lang w:val="en-US"/>
              </w:rPr>
            </w:pPr>
            <w:r w:rsidRPr="00D815DB">
              <w:rPr>
                <w:rFonts w:ascii="Calibri" w:eastAsia="Times New Roman" w:hAnsi="Calibri" w:cs="Times New Roman"/>
                <w:b/>
                <w:bCs/>
                <w:color w:val="000000"/>
                <w:szCs w:val="24"/>
                <w:lang w:val="en-US"/>
              </w:rPr>
              <w:t>ID</w:t>
            </w:r>
          </w:p>
        </w:tc>
        <w:tc>
          <w:tcPr>
            <w:tcW w:w="5103" w:type="dxa"/>
            <w:hideMark/>
          </w:tcPr>
          <w:p w14:paraId="7B9FF0F3" w14:textId="77777777" w:rsidR="00D815DB" w:rsidRPr="00D815DB" w:rsidRDefault="00D815DB" w:rsidP="00D815DB">
            <w:pPr>
              <w:spacing w:line="240" w:lineRule="auto"/>
              <w:rPr>
                <w:rFonts w:eastAsia="Times New Roman" w:cs="Times New Roman"/>
                <w:b/>
                <w:bCs/>
                <w:color w:val="000000"/>
                <w:szCs w:val="24"/>
                <w:lang w:val="en-US"/>
              </w:rPr>
            </w:pPr>
            <w:r w:rsidRPr="00D815DB">
              <w:rPr>
                <w:rFonts w:eastAsia="Times New Roman" w:cs="Times New Roman"/>
                <w:b/>
                <w:bCs/>
                <w:color w:val="000000"/>
                <w:szCs w:val="24"/>
                <w:lang w:val="en-US"/>
              </w:rPr>
              <w:t>Task</w:t>
            </w:r>
          </w:p>
        </w:tc>
        <w:tc>
          <w:tcPr>
            <w:tcW w:w="1559" w:type="dxa"/>
            <w:hideMark/>
          </w:tcPr>
          <w:p w14:paraId="41EB95AF"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 xml:space="preserve">Predecessor </w:t>
            </w:r>
          </w:p>
        </w:tc>
        <w:tc>
          <w:tcPr>
            <w:tcW w:w="1276" w:type="dxa"/>
            <w:hideMark/>
          </w:tcPr>
          <w:p w14:paraId="05DA3AB6"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Duration</w:t>
            </w:r>
          </w:p>
        </w:tc>
        <w:tc>
          <w:tcPr>
            <w:tcW w:w="1417" w:type="dxa"/>
            <w:hideMark/>
          </w:tcPr>
          <w:p w14:paraId="200B0D52"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Time start</w:t>
            </w:r>
          </w:p>
        </w:tc>
        <w:tc>
          <w:tcPr>
            <w:tcW w:w="1641" w:type="dxa"/>
            <w:hideMark/>
          </w:tcPr>
          <w:p w14:paraId="630AB4EA"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Time end</w:t>
            </w:r>
          </w:p>
        </w:tc>
      </w:tr>
      <w:tr w:rsidR="00D815DB" w:rsidRPr="00D815DB" w14:paraId="24AF7CB4" w14:textId="77777777" w:rsidTr="00D815DB">
        <w:trPr>
          <w:trHeight w:val="320"/>
          <w:jc w:val="center"/>
        </w:trPr>
        <w:tc>
          <w:tcPr>
            <w:tcW w:w="534" w:type="dxa"/>
            <w:noWrap/>
            <w:hideMark/>
          </w:tcPr>
          <w:p w14:paraId="11966A3C" w14:textId="77777777" w:rsidR="00D815DB" w:rsidRPr="00D815DB" w:rsidRDefault="00D815DB" w:rsidP="00D815DB">
            <w:pPr>
              <w:spacing w:line="240" w:lineRule="auto"/>
              <w:jc w:val="center"/>
              <w:rPr>
                <w:rFonts w:ascii="Calibri" w:eastAsia="Times New Roman" w:hAnsi="Calibri" w:cs="Times New Roman"/>
                <w:b/>
                <w:bCs/>
                <w:color w:val="000000"/>
                <w:szCs w:val="24"/>
                <w:lang w:val="en-US"/>
              </w:rPr>
            </w:pPr>
            <w:r w:rsidRPr="00D815DB">
              <w:rPr>
                <w:rFonts w:ascii="Calibri" w:eastAsia="Times New Roman" w:hAnsi="Calibri" w:cs="Times New Roman"/>
                <w:b/>
                <w:bCs/>
                <w:color w:val="000000"/>
                <w:szCs w:val="24"/>
                <w:lang w:val="en-US"/>
              </w:rPr>
              <w:t>0</w:t>
            </w:r>
          </w:p>
        </w:tc>
        <w:tc>
          <w:tcPr>
            <w:tcW w:w="5103" w:type="dxa"/>
            <w:hideMark/>
          </w:tcPr>
          <w:p w14:paraId="52764747" w14:textId="77777777" w:rsidR="00D815DB" w:rsidRPr="00D815DB" w:rsidRDefault="00D815DB" w:rsidP="00D815DB">
            <w:pPr>
              <w:spacing w:line="240" w:lineRule="auto"/>
              <w:rPr>
                <w:rFonts w:eastAsia="Times New Roman" w:cs="Times New Roman"/>
                <w:b/>
                <w:bCs/>
                <w:color w:val="000000"/>
                <w:szCs w:val="24"/>
                <w:lang w:val="en-US"/>
              </w:rPr>
            </w:pPr>
            <w:r w:rsidRPr="00D815DB">
              <w:rPr>
                <w:rFonts w:eastAsia="Times New Roman" w:cs="Times New Roman"/>
                <w:b/>
                <w:bCs/>
                <w:color w:val="000000"/>
                <w:szCs w:val="24"/>
                <w:lang w:val="en-US"/>
              </w:rPr>
              <w:t xml:space="preserve">Virtual Shop </w:t>
            </w:r>
          </w:p>
        </w:tc>
        <w:tc>
          <w:tcPr>
            <w:tcW w:w="1559" w:type="dxa"/>
            <w:hideMark/>
          </w:tcPr>
          <w:p w14:paraId="1E995393" w14:textId="77777777" w:rsidR="00D815DB" w:rsidRPr="00D815DB" w:rsidRDefault="00D815DB" w:rsidP="00D815DB">
            <w:pPr>
              <w:spacing w:line="240" w:lineRule="auto"/>
              <w:jc w:val="center"/>
              <w:rPr>
                <w:rFonts w:eastAsia="Times New Roman" w:cs="Times New Roman"/>
                <w:b/>
                <w:bCs/>
                <w:color w:val="000000"/>
                <w:szCs w:val="24"/>
                <w:lang w:val="en-US"/>
              </w:rPr>
            </w:pPr>
          </w:p>
        </w:tc>
        <w:tc>
          <w:tcPr>
            <w:tcW w:w="1276" w:type="dxa"/>
            <w:hideMark/>
          </w:tcPr>
          <w:p w14:paraId="7B27EDA3"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960</w:t>
            </w:r>
          </w:p>
        </w:tc>
        <w:tc>
          <w:tcPr>
            <w:tcW w:w="1417" w:type="dxa"/>
            <w:hideMark/>
          </w:tcPr>
          <w:p w14:paraId="45D4921B"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9/05/2016</w:t>
            </w:r>
          </w:p>
        </w:tc>
        <w:tc>
          <w:tcPr>
            <w:tcW w:w="1641" w:type="dxa"/>
            <w:hideMark/>
          </w:tcPr>
          <w:p w14:paraId="06F5F472"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25/12/2018</w:t>
            </w:r>
          </w:p>
        </w:tc>
      </w:tr>
      <w:tr w:rsidR="00D815DB" w:rsidRPr="00D815DB" w14:paraId="52D9FEE2" w14:textId="77777777" w:rsidTr="00D815DB">
        <w:trPr>
          <w:trHeight w:val="320"/>
          <w:jc w:val="center"/>
        </w:trPr>
        <w:tc>
          <w:tcPr>
            <w:tcW w:w="534" w:type="dxa"/>
            <w:noWrap/>
            <w:hideMark/>
          </w:tcPr>
          <w:p w14:paraId="7B4FBD35"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1</w:t>
            </w:r>
          </w:p>
        </w:tc>
        <w:tc>
          <w:tcPr>
            <w:tcW w:w="5103" w:type="dxa"/>
            <w:hideMark/>
          </w:tcPr>
          <w:p w14:paraId="3D1AA6D2" w14:textId="77777777" w:rsidR="00D815DB" w:rsidRPr="00D815DB" w:rsidRDefault="00D815DB" w:rsidP="00D815DB">
            <w:pPr>
              <w:spacing w:line="240" w:lineRule="auto"/>
              <w:ind w:firstLineChars="100" w:firstLine="240"/>
              <w:rPr>
                <w:rFonts w:eastAsia="Times New Roman" w:cs="Times New Roman"/>
                <w:b/>
                <w:bCs/>
                <w:color w:val="000000"/>
                <w:szCs w:val="24"/>
                <w:lang w:val="en-US"/>
              </w:rPr>
            </w:pPr>
            <w:r w:rsidRPr="00D815DB">
              <w:rPr>
                <w:rFonts w:eastAsia="Times New Roman" w:cs="Times New Roman"/>
                <w:b/>
                <w:bCs/>
                <w:color w:val="000000"/>
                <w:szCs w:val="24"/>
                <w:lang w:val="en-US"/>
              </w:rPr>
              <w:t xml:space="preserve">Planning Phase </w:t>
            </w:r>
          </w:p>
        </w:tc>
        <w:tc>
          <w:tcPr>
            <w:tcW w:w="1559" w:type="dxa"/>
            <w:hideMark/>
          </w:tcPr>
          <w:p w14:paraId="427E96D6" w14:textId="77777777" w:rsidR="00D815DB" w:rsidRPr="00D815DB" w:rsidRDefault="00D815DB" w:rsidP="00D815DB">
            <w:pPr>
              <w:spacing w:line="240" w:lineRule="auto"/>
              <w:jc w:val="center"/>
              <w:rPr>
                <w:rFonts w:eastAsia="Times New Roman" w:cs="Times New Roman"/>
                <w:b/>
                <w:bCs/>
                <w:color w:val="000000"/>
                <w:szCs w:val="24"/>
                <w:lang w:val="en-US"/>
              </w:rPr>
            </w:pPr>
          </w:p>
        </w:tc>
        <w:tc>
          <w:tcPr>
            <w:tcW w:w="1276" w:type="dxa"/>
            <w:hideMark/>
          </w:tcPr>
          <w:p w14:paraId="0D6D73B3"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75</w:t>
            </w:r>
          </w:p>
        </w:tc>
        <w:tc>
          <w:tcPr>
            <w:tcW w:w="1417" w:type="dxa"/>
            <w:hideMark/>
          </w:tcPr>
          <w:p w14:paraId="3AFC5958"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9/05/2016</w:t>
            </w:r>
          </w:p>
        </w:tc>
        <w:tc>
          <w:tcPr>
            <w:tcW w:w="1641" w:type="dxa"/>
            <w:hideMark/>
          </w:tcPr>
          <w:p w14:paraId="7DFC4B19"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23/07/2016</w:t>
            </w:r>
          </w:p>
        </w:tc>
      </w:tr>
      <w:tr w:rsidR="00D815DB" w:rsidRPr="00D815DB" w14:paraId="17A90824" w14:textId="77777777" w:rsidTr="00D815DB">
        <w:trPr>
          <w:trHeight w:val="320"/>
          <w:jc w:val="center"/>
        </w:trPr>
        <w:tc>
          <w:tcPr>
            <w:tcW w:w="534" w:type="dxa"/>
            <w:noWrap/>
            <w:hideMark/>
          </w:tcPr>
          <w:p w14:paraId="1014073C"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2</w:t>
            </w:r>
          </w:p>
        </w:tc>
        <w:tc>
          <w:tcPr>
            <w:tcW w:w="5103" w:type="dxa"/>
            <w:hideMark/>
          </w:tcPr>
          <w:p w14:paraId="6B66482F" w14:textId="77777777" w:rsidR="00D815DB" w:rsidRPr="00D815DB" w:rsidRDefault="00D815DB" w:rsidP="00D815DB">
            <w:pPr>
              <w:spacing w:line="240" w:lineRule="auto"/>
              <w:ind w:firstLineChars="200" w:firstLine="480"/>
              <w:rPr>
                <w:rFonts w:eastAsia="Times New Roman" w:cs="Times New Roman"/>
                <w:b/>
                <w:bCs/>
                <w:color w:val="000000"/>
                <w:szCs w:val="24"/>
                <w:lang w:val="en-US"/>
              </w:rPr>
            </w:pPr>
            <w:r w:rsidRPr="00D815DB">
              <w:rPr>
                <w:rFonts w:eastAsia="Times New Roman" w:cs="Times New Roman"/>
                <w:b/>
                <w:bCs/>
                <w:color w:val="000000"/>
                <w:szCs w:val="24"/>
                <w:lang w:val="en-US"/>
              </w:rPr>
              <w:t xml:space="preserve">Scope Statement </w:t>
            </w:r>
          </w:p>
        </w:tc>
        <w:tc>
          <w:tcPr>
            <w:tcW w:w="1559" w:type="dxa"/>
            <w:hideMark/>
          </w:tcPr>
          <w:p w14:paraId="4DEC268A" w14:textId="77777777" w:rsidR="00D815DB" w:rsidRPr="00D815DB" w:rsidRDefault="00D815DB" w:rsidP="00D815DB">
            <w:pPr>
              <w:spacing w:line="240" w:lineRule="auto"/>
              <w:jc w:val="center"/>
              <w:rPr>
                <w:rFonts w:eastAsia="Times New Roman" w:cs="Times New Roman"/>
                <w:b/>
                <w:bCs/>
                <w:color w:val="000000"/>
                <w:szCs w:val="24"/>
                <w:lang w:val="en-US"/>
              </w:rPr>
            </w:pPr>
          </w:p>
        </w:tc>
        <w:tc>
          <w:tcPr>
            <w:tcW w:w="1276" w:type="dxa"/>
            <w:hideMark/>
          </w:tcPr>
          <w:p w14:paraId="778F5286"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75</w:t>
            </w:r>
          </w:p>
        </w:tc>
        <w:tc>
          <w:tcPr>
            <w:tcW w:w="1417" w:type="dxa"/>
            <w:hideMark/>
          </w:tcPr>
          <w:p w14:paraId="505DC914"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9/05/2016</w:t>
            </w:r>
          </w:p>
        </w:tc>
        <w:tc>
          <w:tcPr>
            <w:tcW w:w="1641" w:type="dxa"/>
            <w:hideMark/>
          </w:tcPr>
          <w:p w14:paraId="38F7DB68"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23/07/2016</w:t>
            </w:r>
          </w:p>
        </w:tc>
      </w:tr>
      <w:tr w:rsidR="00D815DB" w:rsidRPr="00D815DB" w14:paraId="77F33AE2" w14:textId="77777777" w:rsidTr="00D815DB">
        <w:trPr>
          <w:trHeight w:val="320"/>
          <w:jc w:val="center"/>
        </w:trPr>
        <w:tc>
          <w:tcPr>
            <w:tcW w:w="534" w:type="dxa"/>
            <w:noWrap/>
            <w:hideMark/>
          </w:tcPr>
          <w:p w14:paraId="4AA9FB02"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lastRenderedPageBreak/>
              <w:t>3</w:t>
            </w:r>
          </w:p>
        </w:tc>
        <w:tc>
          <w:tcPr>
            <w:tcW w:w="5103" w:type="dxa"/>
            <w:hideMark/>
          </w:tcPr>
          <w:p w14:paraId="760F62D3" w14:textId="77777777" w:rsidR="00D815DB" w:rsidRPr="00D815DB" w:rsidRDefault="00D815DB" w:rsidP="00D815DB">
            <w:pPr>
              <w:spacing w:line="240" w:lineRule="auto"/>
              <w:ind w:firstLineChars="300" w:firstLine="720"/>
              <w:rPr>
                <w:rFonts w:eastAsia="Times New Roman" w:cs="Times New Roman"/>
                <w:color w:val="000000"/>
                <w:szCs w:val="24"/>
                <w:lang w:val="en-US"/>
              </w:rPr>
            </w:pPr>
            <w:r w:rsidRPr="00D815DB">
              <w:rPr>
                <w:rFonts w:eastAsia="Times New Roman" w:cs="Times New Roman"/>
                <w:color w:val="000000"/>
                <w:szCs w:val="24"/>
                <w:lang w:val="en-US"/>
              </w:rPr>
              <w:t>Meetings with Stakeholders (1-3 sessions)</w:t>
            </w:r>
          </w:p>
        </w:tc>
        <w:tc>
          <w:tcPr>
            <w:tcW w:w="1559" w:type="dxa"/>
            <w:hideMark/>
          </w:tcPr>
          <w:p w14:paraId="474F3675" w14:textId="77777777" w:rsidR="00D815DB" w:rsidRPr="00D815DB" w:rsidRDefault="00D815DB" w:rsidP="00D815DB">
            <w:pPr>
              <w:spacing w:line="240" w:lineRule="auto"/>
              <w:jc w:val="center"/>
              <w:rPr>
                <w:rFonts w:eastAsia="Times New Roman" w:cs="Times New Roman"/>
                <w:color w:val="000000"/>
                <w:szCs w:val="24"/>
                <w:lang w:val="en-US"/>
              </w:rPr>
            </w:pPr>
          </w:p>
        </w:tc>
        <w:tc>
          <w:tcPr>
            <w:tcW w:w="1276" w:type="dxa"/>
            <w:hideMark/>
          </w:tcPr>
          <w:p w14:paraId="44E8FF72"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15</w:t>
            </w:r>
          </w:p>
        </w:tc>
        <w:tc>
          <w:tcPr>
            <w:tcW w:w="1417" w:type="dxa"/>
            <w:hideMark/>
          </w:tcPr>
          <w:p w14:paraId="399C8331"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9/05/2016</w:t>
            </w:r>
          </w:p>
        </w:tc>
        <w:tc>
          <w:tcPr>
            <w:tcW w:w="1641" w:type="dxa"/>
            <w:hideMark/>
          </w:tcPr>
          <w:p w14:paraId="4461D348"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24/05/2016</w:t>
            </w:r>
          </w:p>
        </w:tc>
      </w:tr>
      <w:tr w:rsidR="00D815DB" w:rsidRPr="00D815DB" w14:paraId="605EAE2B" w14:textId="77777777" w:rsidTr="00D815DB">
        <w:trPr>
          <w:trHeight w:val="320"/>
          <w:jc w:val="center"/>
        </w:trPr>
        <w:tc>
          <w:tcPr>
            <w:tcW w:w="534" w:type="dxa"/>
            <w:noWrap/>
            <w:hideMark/>
          </w:tcPr>
          <w:p w14:paraId="4926E61D"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4</w:t>
            </w:r>
          </w:p>
        </w:tc>
        <w:tc>
          <w:tcPr>
            <w:tcW w:w="5103" w:type="dxa"/>
            <w:hideMark/>
          </w:tcPr>
          <w:p w14:paraId="7456C3AB" w14:textId="77777777" w:rsidR="00D815DB" w:rsidRPr="00D815DB" w:rsidRDefault="00D815DB" w:rsidP="00D815DB">
            <w:pPr>
              <w:spacing w:line="240" w:lineRule="auto"/>
              <w:ind w:firstLineChars="300" w:firstLine="720"/>
              <w:rPr>
                <w:rFonts w:eastAsia="Times New Roman" w:cs="Times New Roman"/>
                <w:color w:val="000000"/>
                <w:szCs w:val="24"/>
                <w:lang w:val="en-US"/>
              </w:rPr>
            </w:pPr>
            <w:r w:rsidRPr="00D815DB">
              <w:rPr>
                <w:rFonts w:eastAsia="Times New Roman" w:cs="Times New Roman"/>
                <w:color w:val="000000"/>
                <w:szCs w:val="24"/>
                <w:lang w:val="en-US"/>
              </w:rPr>
              <w:t xml:space="preserve">Design WBS </w:t>
            </w:r>
          </w:p>
        </w:tc>
        <w:tc>
          <w:tcPr>
            <w:tcW w:w="1559" w:type="dxa"/>
            <w:hideMark/>
          </w:tcPr>
          <w:p w14:paraId="3F9D6EDB"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3</w:t>
            </w:r>
          </w:p>
        </w:tc>
        <w:tc>
          <w:tcPr>
            <w:tcW w:w="1276" w:type="dxa"/>
            <w:hideMark/>
          </w:tcPr>
          <w:p w14:paraId="15B2AB97"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40</w:t>
            </w:r>
          </w:p>
        </w:tc>
        <w:tc>
          <w:tcPr>
            <w:tcW w:w="1417" w:type="dxa"/>
            <w:hideMark/>
          </w:tcPr>
          <w:p w14:paraId="026D8624"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24/05/2016</w:t>
            </w:r>
          </w:p>
        </w:tc>
        <w:tc>
          <w:tcPr>
            <w:tcW w:w="1641" w:type="dxa"/>
            <w:hideMark/>
          </w:tcPr>
          <w:p w14:paraId="3EBFD517"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3/07/2016</w:t>
            </w:r>
          </w:p>
        </w:tc>
      </w:tr>
      <w:tr w:rsidR="00D815DB" w:rsidRPr="00D815DB" w14:paraId="7DD507EC" w14:textId="77777777" w:rsidTr="00D815DB">
        <w:trPr>
          <w:trHeight w:val="320"/>
          <w:jc w:val="center"/>
        </w:trPr>
        <w:tc>
          <w:tcPr>
            <w:tcW w:w="534" w:type="dxa"/>
            <w:noWrap/>
            <w:hideMark/>
          </w:tcPr>
          <w:p w14:paraId="2B4C9E29"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5</w:t>
            </w:r>
          </w:p>
        </w:tc>
        <w:tc>
          <w:tcPr>
            <w:tcW w:w="5103" w:type="dxa"/>
            <w:hideMark/>
          </w:tcPr>
          <w:p w14:paraId="355C4C02" w14:textId="77777777" w:rsidR="00D815DB" w:rsidRPr="00D815DB" w:rsidRDefault="00D815DB" w:rsidP="00D815DB">
            <w:pPr>
              <w:spacing w:line="240" w:lineRule="auto"/>
              <w:ind w:firstLineChars="300" w:firstLine="720"/>
              <w:rPr>
                <w:rFonts w:eastAsia="Times New Roman" w:cs="Times New Roman"/>
                <w:color w:val="000000"/>
                <w:szCs w:val="24"/>
                <w:lang w:val="en-US"/>
              </w:rPr>
            </w:pPr>
            <w:r w:rsidRPr="00D815DB">
              <w:rPr>
                <w:rFonts w:eastAsia="Times New Roman" w:cs="Times New Roman"/>
                <w:color w:val="000000"/>
                <w:szCs w:val="24"/>
                <w:lang w:val="en-US"/>
              </w:rPr>
              <w:t>WBS Approval</w:t>
            </w:r>
          </w:p>
        </w:tc>
        <w:tc>
          <w:tcPr>
            <w:tcW w:w="1559" w:type="dxa"/>
            <w:hideMark/>
          </w:tcPr>
          <w:p w14:paraId="30DCBCA6"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4</w:t>
            </w:r>
          </w:p>
        </w:tc>
        <w:tc>
          <w:tcPr>
            <w:tcW w:w="1276" w:type="dxa"/>
            <w:hideMark/>
          </w:tcPr>
          <w:p w14:paraId="1F3DF091"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5</w:t>
            </w:r>
          </w:p>
        </w:tc>
        <w:tc>
          <w:tcPr>
            <w:tcW w:w="1417" w:type="dxa"/>
            <w:hideMark/>
          </w:tcPr>
          <w:p w14:paraId="2642B05C"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3/07/2016</w:t>
            </w:r>
          </w:p>
        </w:tc>
        <w:tc>
          <w:tcPr>
            <w:tcW w:w="1641" w:type="dxa"/>
            <w:hideMark/>
          </w:tcPr>
          <w:p w14:paraId="67749069"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8/07/2016</w:t>
            </w:r>
          </w:p>
        </w:tc>
      </w:tr>
      <w:tr w:rsidR="00D815DB" w:rsidRPr="00D815DB" w14:paraId="5E7037B8" w14:textId="77777777" w:rsidTr="00D815DB">
        <w:trPr>
          <w:trHeight w:val="320"/>
          <w:jc w:val="center"/>
        </w:trPr>
        <w:tc>
          <w:tcPr>
            <w:tcW w:w="534" w:type="dxa"/>
            <w:noWrap/>
            <w:hideMark/>
          </w:tcPr>
          <w:p w14:paraId="709DEBA2"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6</w:t>
            </w:r>
          </w:p>
        </w:tc>
        <w:tc>
          <w:tcPr>
            <w:tcW w:w="5103" w:type="dxa"/>
            <w:hideMark/>
          </w:tcPr>
          <w:p w14:paraId="75658C47" w14:textId="77777777" w:rsidR="00D815DB" w:rsidRPr="00D815DB" w:rsidRDefault="00D815DB" w:rsidP="00D815DB">
            <w:pPr>
              <w:spacing w:line="240" w:lineRule="auto"/>
              <w:ind w:firstLineChars="300" w:firstLine="720"/>
              <w:rPr>
                <w:rFonts w:eastAsia="Times New Roman" w:cs="Times New Roman"/>
                <w:color w:val="000000"/>
                <w:szCs w:val="24"/>
                <w:lang w:val="en-US"/>
              </w:rPr>
            </w:pPr>
            <w:r w:rsidRPr="00D815DB">
              <w:rPr>
                <w:rFonts w:eastAsia="Times New Roman" w:cs="Times New Roman"/>
                <w:color w:val="000000"/>
                <w:szCs w:val="24"/>
                <w:lang w:val="en-US"/>
              </w:rPr>
              <w:t xml:space="preserve">Scope Approval </w:t>
            </w:r>
          </w:p>
        </w:tc>
        <w:tc>
          <w:tcPr>
            <w:tcW w:w="1559" w:type="dxa"/>
            <w:hideMark/>
          </w:tcPr>
          <w:p w14:paraId="53C36552"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5</w:t>
            </w:r>
          </w:p>
        </w:tc>
        <w:tc>
          <w:tcPr>
            <w:tcW w:w="1276" w:type="dxa"/>
            <w:hideMark/>
          </w:tcPr>
          <w:p w14:paraId="0A12D96D"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15</w:t>
            </w:r>
          </w:p>
        </w:tc>
        <w:tc>
          <w:tcPr>
            <w:tcW w:w="1417" w:type="dxa"/>
            <w:hideMark/>
          </w:tcPr>
          <w:p w14:paraId="102BEDE3"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8/07/2016</w:t>
            </w:r>
          </w:p>
        </w:tc>
        <w:tc>
          <w:tcPr>
            <w:tcW w:w="1641" w:type="dxa"/>
            <w:hideMark/>
          </w:tcPr>
          <w:p w14:paraId="0051D54A"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23/07/2016</w:t>
            </w:r>
          </w:p>
        </w:tc>
      </w:tr>
      <w:tr w:rsidR="00D815DB" w:rsidRPr="00D815DB" w14:paraId="4E51C24D" w14:textId="77777777" w:rsidTr="00D815DB">
        <w:trPr>
          <w:trHeight w:val="320"/>
          <w:jc w:val="center"/>
        </w:trPr>
        <w:tc>
          <w:tcPr>
            <w:tcW w:w="534" w:type="dxa"/>
            <w:noWrap/>
            <w:hideMark/>
          </w:tcPr>
          <w:p w14:paraId="121684C2"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7</w:t>
            </w:r>
          </w:p>
        </w:tc>
        <w:tc>
          <w:tcPr>
            <w:tcW w:w="5103" w:type="dxa"/>
            <w:hideMark/>
          </w:tcPr>
          <w:p w14:paraId="04EFD275" w14:textId="77777777" w:rsidR="00D815DB" w:rsidRPr="00D815DB" w:rsidRDefault="00D815DB" w:rsidP="00D815DB">
            <w:pPr>
              <w:spacing w:line="240" w:lineRule="auto"/>
              <w:ind w:firstLineChars="100" w:firstLine="240"/>
              <w:rPr>
                <w:rFonts w:eastAsia="Times New Roman" w:cs="Times New Roman"/>
                <w:b/>
                <w:bCs/>
                <w:color w:val="000000"/>
                <w:szCs w:val="24"/>
                <w:lang w:val="en-US"/>
              </w:rPr>
            </w:pPr>
            <w:r w:rsidRPr="00D815DB">
              <w:rPr>
                <w:rFonts w:eastAsia="Times New Roman" w:cs="Times New Roman"/>
                <w:b/>
                <w:bCs/>
                <w:color w:val="000000"/>
                <w:szCs w:val="24"/>
                <w:lang w:val="en-US"/>
              </w:rPr>
              <w:t xml:space="preserve">Design Phase </w:t>
            </w:r>
          </w:p>
        </w:tc>
        <w:tc>
          <w:tcPr>
            <w:tcW w:w="1559" w:type="dxa"/>
            <w:hideMark/>
          </w:tcPr>
          <w:p w14:paraId="7F698D05"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2</w:t>
            </w:r>
          </w:p>
        </w:tc>
        <w:tc>
          <w:tcPr>
            <w:tcW w:w="1276" w:type="dxa"/>
            <w:hideMark/>
          </w:tcPr>
          <w:p w14:paraId="0F53F3B4"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322</w:t>
            </w:r>
          </w:p>
        </w:tc>
        <w:tc>
          <w:tcPr>
            <w:tcW w:w="1417" w:type="dxa"/>
            <w:hideMark/>
          </w:tcPr>
          <w:p w14:paraId="22B8EFAC"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23/07/2016</w:t>
            </w:r>
          </w:p>
        </w:tc>
        <w:tc>
          <w:tcPr>
            <w:tcW w:w="1641" w:type="dxa"/>
            <w:hideMark/>
          </w:tcPr>
          <w:p w14:paraId="2BCF6490"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10/06/2017</w:t>
            </w:r>
          </w:p>
        </w:tc>
      </w:tr>
      <w:tr w:rsidR="00D815DB" w:rsidRPr="00D815DB" w14:paraId="6A2E7D73" w14:textId="77777777" w:rsidTr="00D815DB">
        <w:trPr>
          <w:trHeight w:val="320"/>
          <w:jc w:val="center"/>
        </w:trPr>
        <w:tc>
          <w:tcPr>
            <w:tcW w:w="534" w:type="dxa"/>
            <w:noWrap/>
            <w:hideMark/>
          </w:tcPr>
          <w:p w14:paraId="3197E395"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8</w:t>
            </w:r>
          </w:p>
        </w:tc>
        <w:tc>
          <w:tcPr>
            <w:tcW w:w="5103" w:type="dxa"/>
            <w:hideMark/>
          </w:tcPr>
          <w:p w14:paraId="2B029C47" w14:textId="77777777" w:rsidR="00D815DB" w:rsidRPr="00D815DB" w:rsidRDefault="00D815DB" w:rsidP="00D815DB">
            <w:pPr>
              <w:spacing w:line="240" w:lineRule="auto"/>
              <w:ind w:firstLineChars="200" w:firstLine="480"/>
              <w:rPr>
                <w:rFonts w:eastAsia="Times New Roman" w:cs="Times New Roman"/>
                <w:color w:val="000000"/>
                <w:szCs w:val="24"/>
                <w:lang w:val="en-US"/>
              </w:rPr>
            </w:pPr>
            <w:r w:rsidRPr="00D815DB">
              <w:rPr>
                <w:rFonts w:eastAsia="Times New Roman" w:cs="Times New Roman"/>
                <w:color w:val="000000"/>
                <w:szCs w:val="24"/>
                <w:lang w:val="en-US"/>
              </w:rPr>
              <w:t xml:space="preserve">Prepare Blue print </w:t>
            </w:r>
          </w:p>
        </w:tc>
        <w:tc>
          <w:tcPr>
            <w:tcW w:w="1559" w:type="dxa"/>
            <w:hideMark/>
          </w:tcPr>
          <w:p w14:paraId="1E321EC5"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6</w:t>
            </w:r>
          </w:p>
        </w:tc>
        <w:tc>
          <w:tcPr>
            <w:tcW w:w="1276" w:type="dxa"/>
            <w:hideMark/>
          </w:tcPr>
          <w:p w14:paraId="03D33048"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72</w:t>
            </w:r>
          </w:p>
        </w:tc>
        <w:tc>
          <w:tcPr>
            <w:tcW w:w="1417" w:type="dxa"/>
            <w:hideMark/>
          </w:tcPr>
          <w:p w14:paraId="57EFDCEC"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23/07/2016</w:t>
            </w:r>
          </w:p>
        </w:tc>
        <w:tc>
          <w:tcPr>
            <w:tcW w:w="1641" w:type="dxa"/>
            <w:hideMark/>
          </w:tcPr>
          <w:p w14:paraId="27FB2E5D"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3/10/2016</w:t>
            </w:r>
          </w:p>
        </w:tc>
      </w:tr>
      <w:tr w:rsidR="00D815DB" w:rsidRPr="00D815DB" w14:paraId="585C6EC2" w14:textId="77777777" w:rsidTr="00D815DB">
        <w:trPr>
          <w:trHeight w:val="320"/>
          <w:jc w:val="center"/>
        </w:trPr>
        <w:tc>
          <w:tcPr>
            <w:tcW w:w="534" w:type="dxa"/>
            <w:noWrap/>
            <w:hideMark/>
          </w:tcPr>
          <w:p w14:paraId="148F928D"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9</w:t>
            </w:r>
          </w:p>
        </w:tc>
        <w:tc>
          <w:tcPr>
            <w:tcW w:w="5103" w:type="dxa"/>
            <w:hideMark/>
          </w:tcPr>
          <w:p w14:paraId="62F5E2AB" w14:textId="77777777" w:rsidR="00D815DB" w:rsidRPr="00D815DB" w:rsidRDefault="00D815DB" w:rsidP="00D815DB">
            <w:pPr>
              <w:spacing w:line="240" w:lineRule="auto"/>
              <w:ind w:firstLineChars="200" w:firstLine="480"/>
              <w:rPr>
                <w:rFonts w:eastAsia="Times New Roman" w:cs="Times New Roman"/>
                <w:color w:val="000000"/>
                <w:szCs w:val="24"/>
                <w:lang w:val="en-US"/>
              </w:rPr>
            </w:pPr>
            <w:r w:rsidRPr="00D815DB">
              <w:rPr>
                <w:rFonts w:eastAsia="Times New Roman" w:cs="Times New Roman"/>
                <w:color w:val="000000"/>
                <w:szCs w:val="24"/>
                <w:lang w:val="en-US"/>
              </w:rPr>
              <w:t xml:space="preserve">Prototype </w:t>
            </w:r>
          </w:p>
        </w:tc>
        <w:tc>
          <w:tcPr>
            <w:tcW w:w="1559" w:type="dxa"/>
            <w:hideMark/>
          </w:tcPr>
          <w:p w14:paraId="0E05A3D9"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8</w:t>
            </w:r>
          </w:p>
        </w:tc>
        <w:tc>
          <w:tcPr>
            <w:tcW w:w="1276" w:type="dxa"/>
            <w:hideMark/>
          </w:tcPr>
          <w:p w14:paraId="096B7AA0"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120</w:t>
            </w:r>
          </w:p>
        </w:tc>
        <w:tc>
          <w:tcPr>
            <w:tcW w:w="1417" w:type="dxa"/>
            <w:hideMark/>
          </w:tcPr>
          <w:p w14:paraId="7B4C07D7"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3/10/2016</w:t>
            </w:r>
          </w:p>
        </w:tc>
        <w:tc>
          <w:tcPr>
            <w:tcW w:w="1641" w:type="dxa"/>
            <w:hideMark/>
          </w:tcPr>
          <w:p w14:paraId="2ED5BA65"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31/01/2017</w:t>
            </w:r>
          </w:p>
        </w:tc>
      </w:tr>
      <w:tr w:rsidR="00D815DB" w:rsidRPr="00D815DB" w14:paraId="6A2E4688" w14:textId="77777777" w:rsidTr="00D815DB">
        <w:trPr>
          <w:trHeight w:val="320"/>
          <w:jc w:val="center"/>
        </w:trPr>
        <w:tc>
          <w:tcPr>
            <w:tcW w:w="534" w:type="dxa"/>
            <w:noWrap/>
            <w:hideMark/>
          </w:tcPr>
          <w:p w14:paraId="6D11FFE9"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10</w:t>
            </w:r>
          </w:p>
        </w:tc>
        <w:tc>
          <w:tcPr>
            <w:tcW w:w="5103" w:type="dxa"/>
            <w:hideMark/>
          </w:tcPr>
          <w:p w14:paraId="66937C03" w14:textId="77777777" w:rsidR="00D815DB" w:rsidRPr="00D815DB" w:rsidRDefault="00D815DB" w:rsidP="00D815DB">
            <w:pPr>
              <w:spacing w:line="240" w:lineRule="auto"/>
              <w:ind w:firstLineChars="200" w:firstLine="480"/>
              <w:rPr>
                <w:rFonts w:eastAsia="Times New Roman" w:cs="Times New Roman"/>
                <w:color w:val="000000"/>
                <w:szCs w:val="24"/>
                <w:lang w:val="en-US"/>
              </w:rPr>
            </w:pPr>
            <w:r w:rsidRPr="00D815DB">
              <w:rPr>
                <w:rFonts w:eastAsia="Times New Roman" w:cs="Times New Roman"/>
                <w:color w:val="000000"/>
                <w:szCs w:val="24"/>
                <w:lang w:val="en-US"/>
              </w:rPr>
              <w:t>Design of the virtual system</w:t>
            </w:r>
          </w:p>
        </w:tc>
        <w:tc>
          <w:tcPr>
            <w:tcW w:w="1559" w:type="dxa"/>
            <w:hideMark/>
          </w:tcPr>
          <w:p w14:paraId="43096E5C"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9</w:t>
            </w:r>
          </w:p>
        </w:tc>
        <w:tc>
          <w:tcPr>
            <w:tcW w:w="1276" w:type="dxa"/>
            <w:hideMark/>
          </w:tcPr>
          <w:p w14:paraId="5BDB8F25"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75</w:t>
            </w:r>
          </w:p>
        </w:tc>
        <w:tc>
          <w:tcPr>
            <w:tcW w:w="1417" w:type="dxa"/>
            <w:hideMark/>
          </w:tcPr>
          <w:p w14:paraId="110F6279"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31/01/2017</w:t>
            </w:r>
          </w:p>
        </w:tc>
        <w:tc>
          <w:tcPr>
            <w:tcW w:w="1641" w:type="dxa"/>
            <w:hideMark/>
          </w:tcPr>
          <w:p w14:paraId="1641823E"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16/04/2017</w:t>
            </w:r>
          </w:p>
        </w:tc>
      </w:tr>
      <w:tr w:rsidR="00D815DB" w:rsidRPr="00D815DB" w14:paraId="34E3D07D" w14:textId="77777777" w:rsidTr="00D815DB">
        <w:trPr>
          <w:trHeight w:val="320"/>
          <w:jc w:val="center"/>
        </w:trPr>
        <w:tc>
          <w:tcPr>
            <w:tcW w:w="534" w:type="dxa"/>
            <w:noWrap/>
            <w:hideMark/>
          </w:tcPr>
          <w:p w14:paraId="0C54D096"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11</w:t>
            </w:r>
          </w:p>
        </w:tc>
        <w:tc>
          <w:tcPr>
            <w:tcW w:w="5103" w:type="dxa"/>
            <w:hideMark/>
          </w:tcPr>
          <w:p w14:paraId="2CD2C3AA" w14:textId="77777777" w:rsidR="00D815DB" w:rsidRPr="00D815DB" w:rsidRDefault="00D815DB" w:rsidP="00D815DB">
            <w:pPr>
              <w:spacing w:line="240" w:lineRule="auto"/>
              <w:ind w:firstLineChars="200" w:firstLine="480"/>
              <w:rPr>
                <w:rFonts w:eastAsia="Times New Roman" w:cs="Times New Roman"/>
                <w:color w:val="000000"/>
                <w:szCs w:val="24"/>
                <w:lang w:val="en-US"/>
              </w:rPr>
            </w:pPr>
            <w:r w:rsidRPr="00D815DB">
              <w:rPr>
                <w:rFonts w:eastAsia="Times New Roman" w:cs="Times New Roman"/>
                <w:color w:val="000000"/>
                <w:szCs w:val="24"/>
                <w:lang w:val="en-US"/>
              </w:rPr>
              <w:t>Finalizing design virtual system</w:t>
            </w:r>
          </w:p>
        </w:tc>
        <w:tc>
          <w:tcPr>
            <w:tcW w:w="1559" w:type="dxa"/>
            <w:hideMark/>
          </w:tcPr>
          <w:p w14:paraId="2CA91AF0"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10</w:t>
            </w:r>
          </w:p>
        </w:tc>
        <w:tc>
          <w:tcPr>
            <w:tcW w:w="1276" w:type="dxa"/>
            <w:hideMark/>
          </w:tcPr>
          <w:p w14:paraId="6E7B3C48"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55</w:t>
            </w:r>
          </w:p>
        </w:tc>
        <w:tc>
          <w:tcPr>
            <w:tcW w:w="1417" w:type="dxa"/>
            <w:hideMark/>
          </w:tcPr>
          <w:p w14:paraId="08C480DC"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16/04/2017</w:t>
            </w:r>
          </w:p>
        </w:tc>
        <w:tc>
          <w:tcPr>
            <w:tcW w:w="1641" w:type="dxa"/>
            <w:hideMark/>
          </w:tcPr>
          <w:p w14:paraId="75901E35"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10/06/2017</w:t>
            </w:r>
          </w:p>
        </w:tc>
      </w:tr>
      <w:tr w:rsidR="00D815DB" w:rsidRPr="00D815DB" w14:paraId="2915A377" w14:textId="77777777" w:rsidTr="00D815DB">
        <w:trPr>
          <w:trHeight w:val="320"/>
          <w:jc w:val="center"/>
        </w:trPr>
        <w:tc>
          <w:tcPr>
            <w:tcW w:w="534" w:type="dxa"/>
            <w:noWrap/>
            <w:hideMark/>
          </w:tcPr>
          <w:p w14:paraId="22C2215B"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12</w:t>
            </w:r>
          </w:p>
        </w:tc>
        <w:tc>
          <w:tcPr>
            <w:tcW w:w="5103" w:type="dxa"/>
            <w:hideMark/>
          </w:tcPr>
          <w:p w14:paraId="0C8660A6" w14:textId="77777777" w:rsidR="00D815DB" w:rsidRPr="00D815DB" w:rsidRDefault="00D815DB" w:rsidP="00D815DB">
            <w:pPr>
              <w:spacing w:line="240" w:lineRule="auto"/>
              <w:ind w:firstLineChars="100" w:firstLine="240"/>
              <w:rPr>
                <w:rFonts w:eastAsia="Times New Roman" w:cs="Times New Roman"/>
                <w:b/>
                <w:bCs/>
                <w:color w:val="000000"/>
                <w:szCs w:val="24"/>
                <w:lang w:val="en-US"/>
              </w:rPr>
            </w:pPr>
            <w:r w:rsidRPr="00D815DB">
              <w:rPr>
                <w:rFonts w:eastAsia="Times New Roman" w:cs="Times New Roman"/>
                <w:b/>
                <w:bCs/>
                <w:color w:val="000000"/>
                <w:szCs w:val="24"/>
                <w:lang w:val="en-US"/>
              </w:rPr>
              <w:t xml:space="preserve">Implementation Phase </w:t>
            </w:r>
          </w:p>
        </w:tc>
        <w:tc>
          <w:tcPr>
            <w:tcW w:w="1559" w:type="dxa"/>
            <w:hideMark/>
          </w:tcPr>
          <w:p w14:paraId="1A3689D0"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7</w:t>
            </w:r>
          </w:p>
        </w:tc>
        <w:tc>
          <w:tcPr>
            <w:tcW w:w="1276" w:type="dxa"/>
            <w:hideMark/>
          </w:tcPr>
          <w:p w14:paraId="3951AB4F"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206</w:t>
            </w:r>
          </w:p>
        </w:tc>
        <w:tc>
          <w:tcPr>
            <w:tcW w:w="1417" w:type="dxa"/>
            <w:hideMark/>
          </w:tcPr>
          <w:p w14:paraId="0D25B8C3"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10/06/2017</w:t>
            </w:r>
          </w:p>
        </w:tc>
        <w:tc>
          <w:tcPr>
            <w:tcW w:w="1641" w:type="dxa"/>
            <w:hideMark/>
          </w:tcPr>
          <w:p w14:paraId="7B2DDA1E"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2/01/2018</w:t>
            </w:r>
          </w:p>
        </w:tc>
      </w:tr>
      <w:tr w:rsidR="00D815DB" w:rsidRPr="00D815DB" w14:paraId="3F4E8AB0" w14:textId="77777777" w:rsidTr="00D815DB">
        <w:trPr>
          <w:trHeight w:val="320"/>
          <w:jc w:val="center"/>
        </w:trPr>
        <w:tc>
          <w:tcPr>
            <w:tcW w:w="534" w:type="dxa"/>
            <w:noWrap/>
            <w:hideMark/>
          </w:tcPr>
          <w:p w14:paraId="3E2CDBBB"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13</w:t>
            </w:r>
          </w:p>
        </w:tc>
        <w:tc>
          <w:tcPr>
            <w:tcW w:w="5103" w:type="dxa"/>
            <w:hideMark/>
          </w:tcPr>
          <w:p w14:paraId="59F6640E" w14:textId="77777777" w:rsidR="00D815DB" w:rsidRPr="00D815DB" w:rsidRDefault="00D815DB" w:rsidP="00D815DB">
            <w:pPr>
              <w:spacing w:line="240" w:lineRule="auto"/>
              <w:ind w:firstLineChars="200" w:firstLine="480"/>
              <w:rPr>
                <w:rFonts w:eastAsia="Times New Roman" w:cs="Times New Roman"/>
                <w:color w:val="000000"/>
                <w:szCs w:val="24"/>
                <w:lang w:val="en-US"/>
              </w:rPr>
            </w:pPr>
            <w:r w:rsidRPr="00D815DB">
              <w:rPr>
                <w:rFonts w:eastAsia="Times New Roman" w:cs="Times New Roman"/>
                <w:color w:val="000000"/>
                <w:szCs w:val="24"/>
                <w:lang w:val="en-US"/>
              </w:rPr>
              <w:t xml:space="preserve">Implement the Designed Project </w:t>
            </w:r>
          </w:p>
        </w:tc>
        <w:tc>
          <w:tcPr>
            <w:tcW w:w="1559" w:type="dxa"/>
            <w:hideMark/>
          </w:tcPr>
          <w:p w14:paraId="5C696618"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11</w:t>
            </w:r>
          </w:p>
        </w:tc>
        <w:tc>
          <w:tcPr>
            <w:tcW w:w="1276" w:type="dxa"/>
            <w:hideMark/>
          </w:tcPr>
          <w:p w14:paraId="527E8DF8"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90</w:t>
            </w:r>
          </w:p>
        </w:tc>
        <w:tc>
          <w:tcPr>
            <w:tcW w:w="1417" w:type="dxa"/>
            <w:hideMark/>
          </w:tcPr>
          <w:p w14:paraId="5C194878"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10/06/2017</w:t>
            </w:r>
          </w:p>
        </w:tc>
        <w:tc>
          <w:tcPr>
            <w:tcW w:w="1641" w:type="dxa"/>
            <w:hideMark/>
          </w:tcPr>
          <w:p w14:paraId="50FE1A94"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8/09/2017</w:t>
            </w:r>
          </w:p>
        </w:tc>
      </w:tr>
      <w:tr w:rsidR="00D815DB" w:rsidRPr="00D815DB" w14:paraId="3D5CFE97" w14:textId="77777777" w:rsidTr="00D815DB">
        <w:trPr>
          <w:trHeight w:val="320"/>
          <w:jc w:val="center"/>
        </w:trPr>
        <w:tc>
          <w:tcPr>
            <w:tcW w:w="534" w:type="dxa"/>
            <w:noWrap/>
            <w:hideMark/>
          </w:tcPr>
          <w:p w14:paraId="432B637F"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14</w:t>
            </w:r>
          </w:p>
        </w:tc>
        <w:tc>
          <w:tcPr>
            <w:tcW w:w="5103" w:type="dxa"/>
            <w:hideMark/>
          </w:tcPr>
          <w:p w14:paraId="7294C5A4" w14:textId="77777777" w:rsidR="00D815DB" w:rsidRPr="00D815DB" w:rsidRDefault="00D815DB" w:rsidP="00D815DB">
            <w:pPr>
              <w:spacing w:line="240" w:lineRule="auto"/>
              <w:ind w:firstLineChars="200" w:firstLine="480"/>
              <w:rPr>
                <w:rFonts w:eastAsia="Times New Roman" w:cs="Times New Roman"/>
                <w:color w:val="000000"/>
                <w:szCs w:val="24"/>
                <w:lang w:val="en-US"/>
              </w:rPr>
            </w:pPr>
            <w:r w:rsidRPr="00D815DB">
              <w:rPr>
                <w:rFonts w:eastAsia="Times New Roman" w:cs="Times New Roman"/>
                <w:color w:val="000000"/>
                <w:szCs w:val="24"/>
                <w:lang w:val="en-US"/>
              </w:rPr>
              <w:t>Coding of the system</w:t>
            </w:r>
          </w:p>
        </w:tc>
        <w:tc>
          <w:tcPr>
            <w:tcW w:w="1559" w:type="dxa"/>
            <w:hideMark/>
          </w:tcPr>
          <w:p w14:paraId="506F21DC"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13</w:t>
            </w:r>
          </w:p>
        </w:tc>
        <w:tc>
          <w:tcPr>
            <w:tcW w:w="1276" w:type="dxa"/>
            <w:hideMark/>
          </w:tcPr>
          <w:p w14:paraId="5272C35F"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50</w:t>
            </w:r>
          </w:p>
        </w:tc>
        <w:tc>
          <w:tcPr>
            <w:tcW w:w="1417" w:type="dxa"/>
            <w:hideMark/>
          </w:tcPr>
          <w:p w14:paraId="17BDF42C"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8/09/2017</w:t>
            </w:r>
          </w:p>
        </w:tc>
        <w:tc>
          <w:tcPr>
            <w:tcW w:w="1641" w:type="dxa"/>
            <w:hideMark/>
          </w:tcPr>
          <w:p w14:paraId="6D4CFB99"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28/10/2017</w:t>
            </w:r>
          </w:p>
        </w:tc>
      </w:tr>
      <w:tr w:rsidR="00D815DB" w:rsidRPr="00D815DB" w14:paraId="0A4858E3" w14:textId="77777777" w:rsidTr="00D815DB">
        <w:trPr>
          <w:trHeight w:val="320"/>
          <w:jc w:val="center"/>
        </w:trPr>
        <w:tc>
          <w:tcPr>
            <w:tcW w:w="534" w:type="dxa"/>
            <w:noWrap/>
            <w:hideMark/>
          </w:tcPr>
          <w:p w14:paraId="339FB0D0"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15</w:t>
            </w:r>
          </w:p>
        </w:tc>
        <w:tc>
          <w:tcPr>
            <w:tcW w:w="5103" w:type="dxa"/>
            <w:hideMark/>
          </w:tcPr>
          <w:p w14:paraId="104ED9C2" w14:textId="77777777" w:rsidR="00D815DB" w:rsidRPr="00D815DB" w:rsidRDefault="00D815DB" w:rsidP="00D815DB">
            <w:pPr>
              <w:spacing w:line="240" w:lineRule="auto"/>
              <w:ind w:firstLineChars="200" w:firstLine="480"/>
              <w:rPr>
                <w:rFonts w:eastAsia="Times New Roman" w:cs="Times New Roman"/>
                <w:color w:val="000000"/>
                <w:szCs w:val="24"/>
                <w:lang w:val="en-US"/>
              </w:rPr>
            </w:pPr>
            <w:r w:rsidRPr="00D815DB">
              <w:rPr>
                <w:rFonts w:eastAsia="Times New Roman" w:cs="Times New Roman"/>
                <w:color w:val="000000"/>
                <w:szCs w:val="24"/>
                <w:lang w:val="en-US"/>
              </w:rPr>
              <w:t xml:space="preserve">Test Phase Launch of System </w:t>
            </w:r>
          </w:p>
        </w:tc>
        <w:tc>
          <w:tcPr>
            <w:tcW w:w="1559" w:type="dxa"/>
            <w:hideMark/>
          </w:tcPr>
          <w:p w14:paraId="3C0491D0"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14</w:t>
            </w:r>
          </w:p>
        </w:tc>
        <w:tc>
          <w:tcPr>
            <w:tcW w:w="1276" w:type="dxa"/>
            <w:hideMark/>
          </w:tcPr>
          <w:p w14:paraId="165AA418"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66</w:t>
            </w:r>
          </w:p>
        </w:tc>
        <w:tc>
          <w:tcPr>
            <w:tcW w:w="1417" w:type="dxa"/>
            <w:hideMark/>
          </w:tcPr>
          <w:p w14:paraId="2E55E3CB"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28/10/2017</w:t>
            </w:r>
          </w:p>
        </w:tc>
        <w:tc>
          <w:tcPr>
            <w:tcW w:w="1641" w:type="dxa"/>
            <w:hideMark/>
          </w:tcPr>
          <w:p w14:paraId="3010A9A1"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2/01/2018</w:t>
            </w:r>
          </w:p>
        </w:tc>
      </w:tr>
      <w:tr w:rsidR="00D815DB" w:rsidRPr="00D815DB" w14:paraId="5C4D3DCD" w14:textId="77777777" w:rsidTr="00D815DB">
        <w:trPr>
          <w:trHeight w:val="320"/>
          <w:jc w:val="center"/>
        </w:trPr>
        <w:tc>
          <w:tcPr>
            <w:tcW w:w="534" w:type="dxa"/>
            <w:noWrap/>
            <w:hideMark/>
          </w:tcPr>
          <w:p w14:paraId="1486B650"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16</w:t>
            </w:r>
          </w:p>
        </w:tc>
        <w:tc>
          <w:tcPr>
            <w:tcW w:w="5103" w:type="dxa"/>
            <w:hideMark/>
          </w:tcPr>
          <w:p w14:paraId="0F0CD73C" w14:textId="77777777" w:rsidR="00D815DB" w:rsidRPr="00D815DB" w:rsidRDefault="00D815DB" w:rsidP="00D815DB">
            <w:pPr>
              <w:spacing w:line="240" w:lineRule="auto"/>
              <w:ind w:firstLineChars="100" w:firstLine="240"/>
              <w:rPr>
                <w:rFonts w:eastAsia="Times New Roman" w:cs="Times New Roman"/>
                <w:b/>
                <w:bCs/>
                <w:color w:val="000000"/>
                <w:szCs w:val="24"/>
                <w:lang w:val="en-US"/>
              </w:rPr>
            </w:pPr>
            <w:r w:rsidRPr="00D815DB">
              <w:rPr>
                <w:rFonts w:eastAsia="Times New Roman" w:cs="Times New Roman"/>
                <w:b/>
                <w:bCs/>
                <w:color w:val="000000"/>
                <w:szCs w:val="24"/>
                <w:lang w:val="en-US"/>
              </w:rPr>
              <w:t xml:space="preserve">Evaluation Phase </w:t>
            </w:r>
          </w:p>
        </w:tc>
        <w:tc>
          <w:tcPr>
            <w:tcW w:w="1559" w:type="dxa"/>
            <w:hideMark/>
          </w:tcPr>
          <w:p w14:paraId="7AA9C6CD"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12</w:t>
            </w:r>
          </w:p>
        </w:tc>
        <w:tc>
          <w:tcPr>
            <w:tcW w:w="1276" w:type="dxa"/>
            <w:hideMark/>
          </w:tcPr>
          <w:p w14:paraId="5E3C948A"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308</w:t>
            </w:r>
          </w:p>
        </w:tc>
        <w:tc>
          <w:tcPr>
            <w:tcW w:w="1417" w:type="dxa"/>
            <w:hideMark/>
          </w:tcPr>
          <w:p w14:paraId="551B6BE4"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2/01/2018</w:t>
            </w:r>
          </w:p>
        </w:tc>
        <w:tc>
          <w:tcPr>
            <w:tcW w:w="1641" w:type="dxa"/>
            <w:hideMark/>
          </w:tcPr>
          <w:p w14:paraId="1806EA0A"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6/11/2018</w:t>
            </w:r>
          </w:p>
        </w:tc>
      </w:tr>
      <w:tr w:rsidR="00D815DB" w:rsidRPr="00D815DB" w14:paraId="4CC387C8" w14:textId="77777777" w:rsidTr="00D815DB">
        <w:trPr>
          <w:trHeight w:val="320"/>
          <w:jc w:val="center"/>
        </w:trPr>
        <w:tc>
          <w:tcPr>
            <w:tcW w:w="534" w:type="dxa"/>
            <w:noWrap/>
            <w:hideMark/>
          </w:tcPr>
          <w:p w14:paraId="1A48B5D8"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17</w:t>
            </w:r>
          </w:p>
        </w:tc>
        <w:tc>
          <w:tcPr>
            <w:tcW w:w="5103" w:type="dxa"/>
            <w:hideMark/>
          </w:tcPr>
          <w:p w14:paraId="7274E72C" w14:textId="77777777" w:rsidR="00D815DB" w:rsidRPr="00D815DB" w:rsidRDefault="00D815DB" w:rsidP="00BC3838">
            <w:pPr>
              <w:spacing w:line="240" w:lineRule="auto"/>
              <w:ind w:left="585" w:hanging="142"/>
              <w:rPr>
                <w:rFonts w:eastAsia="Times New Roman" w:cs="Times New Roman"/>
                <w:color w:val="000000"/>
                <w:szCs w:val="24"/>
                <w:lang w:val="en-US"/>
              </w:rPr>
            </w:pPr>
            <w:r w:rsidRPr="00D815DB">
              <w:rPr>
                <w:rFonts w:eastAsia="Times New Roman" w:cs="Times New Roman"/>
                <w:color w:val="000000"/>
                <w:szCs w:val="24"/>
                <w:lang w:val="en-US"/>
              </w:rPr>
              <w:t>Demonstrations of the system to the senior staff</w:t>
            </w:r>
          </w:p>
        </w:tc>
        <w:tc>
          <w:tcPr>
            <w:tcW w:w="1559" w:type="dxa"/>
            <w:hideMark/>
          </w:tcPr>
          <w:p w14:paraId="09D57CAC"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15</w:t>
            </w:r>
          </w:p>
        </w:tc>
        <w:tc>
          <w:tcPr>
            <w:tcW w:w="1276" w:type="dxa"/>
            <w:hideMark/>
          </w:tcPr>
          <w:p w14:paraId="5E1C855C"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45</w:t>
            </w:r>
          </w:p>
        </w:tc>
        <w:tc>
          <w:tcPr>
            <w:tcW w:w="1417" w:type="dxa"/>
            <w:hideMark/>
          </w:tcPr>
          <w:p w14:paraId="07350114"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2/01/2018</w:t>
            </w:r>
          </w:p>
        </w:tc>
        <w:tc>
          <w:tcPr>
            <w:tcW w:w="1641" w:type="dxa"/>
            <w:hideMark/>
          </w:tcPr>
          <w:p w14:paraId="177709E6"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16/02/2018</w:t>
            </w:r>
          </w:p>
        </w:tc>
      </w:tr>
      <w:tr w:rsidR="00D815DB" w:rsidRPr="00D815DB" w14:paraId="33F3F6B0" w14:textId="77777777" w:rsidTr="00D815DB">
        <w:trPr>
          <w:trHeight w:val="320"/>
          <w:jc w:val="center"/>
        </w:trPr>
        <w:tc>
          <w:tcPr>
            <w:tcW w:w="534" w:type="dxa"/>
            <w:noWrap/>
            <w:hideMark/>
          </w:tcPr>
          <w:p w14:paraId="043CEB96"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18</w:t>
            </w:r>
          </w:p>
        </w:tc>
        <w:tc>
          <w:tcPr>
            <w:tcW w:w="5103" w:type="dxa"/>
            <w:hideMark/>
          </w:tcPr>
          <w:p w14:paraId="30268A7F" w14:textId="77777777" w:rsidR="00D815DB" w:rsidRPr="00D815DB" w:rsidRDefault="00D815DB" w:rsidP="00D815DB">
            <w:pPr>
              <w:spacing w:line="240" w:lineRule="auto"/>
              <w:ind w:firstLineChars="200" w:firstLine="480"/>
              <w:rPr>
                <w:rFonts w:eastAsia="Times New Roman" w:cs="Times New Roman"/>
                <w:color w:val="000000"/>
                <w:szCs w:val="24"/>
                <w:lang w:val="en-US"/>
              </w:rPr>
            </w:pPr>
            <w:r w:rsidRPr="00D815DB">
              <w:rPr>
                <w:rFonts w:eastAsia="Times New Roman" w:cs="Times New Roman"/>
                <w:color w:val="000000"/>
                <w:szCs w:val="24"/>
                <w:lang w:val="en-US"/>
              </w:rPr>
              <w:t>Beta testing &amp; final testing</w:t>
            </w:r>
          </w:p>
        </w:tc>
        <w:tc>
          <w:tcPr>
            <w:tcW w:w="1559" w:type="dxa"/>
            <w:hideMark/>
          </w:tcPr>
          <w:p w14:paraId="519BFC08"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17</w:t>
            </w:r>
          </w:p>
        </w:tc>
        <w:tc>
          <w:tcPr>
            <w:tcW w:w="1276" w:type="dxa"/>
            <w:hideMark/>
          </w:tcPr>
          <w:p w14:paraId="6820AD33"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77</w:t>
            </w:r>
          </w:p>
        </w:tc>
        <w:tc>
          <w:tcPr>
            <w:tcW w:w="1417" w:type="dxa"/>
            <w:hideMark/>
          </w:tcPr>
          <w:p w14:paraId="48A165C1"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16/02/2018</w:t>
            </w:r>
          </w:p>
        </w:tc>
        <w:tc>
          <w:tcPr>
            <w:tcW w:w="1641" w:type="dxa"/>
            <w:hideMark/>
          </w:tcPr>
          <w:p w14:paraId="72C969FD"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4/05/2018</w:t>
            </w:r>
          </w:p>
        </w:tc>
      </w:tr>
      <w:tr w:rsidR="00D815DB" w:rsidRPr="00D815DB" w14:paraId="0640C8E2" w14:textId="77777777" w:rsidTr="00D815DB">
        <w:trPr>
          <w:trHeight w:val="320"/>
          <w:jc w:val="center"/>
        </w:trPr>
        <w:tc>
          <w:tcPr>
            <w:tcW w:w="534" w:type="dxa"/>
            <w:noWrap/>
            <w:hideMark/>
          </w:tcPr>
          <w:p w14:paraId="314B8772"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19</w:t>
            </w:r>
          </w:p>
        </w:tc>
        <w:tc>
          <w:tcPr>
            <w:tcW w:w="5103" w:type="dxa"/>
            <w:hideMark/>
          </w:tcPr>
          <w:p w14:paraId="3997DB29" w14:textId="44437488" w:rsidR="00D815DB" w:rsidRPr="00D815DB" w:rsidRDefault="00D815DB" w:rsidP="00BC3838">
            <w:pPr>
              <w:spacing w:line="240" w:lineRule="auto"/>
              <w:ind w:leftChars="243" w:left="725" w:hanging="142"/>
              <w:rPr>
                <w:rFonts w:eastAsia="Times New Roman" w:cs="Times New Roman"/>
                <w:color w:val="000000"/>
                <w:szCs w:val="24"/>
                <w:lang w:val="en-US"/>
              </w:rPr>
            </w:pPr>
            <w:r w:rsidRPr="00D815DB">
              <w:rPr>
                <w:rFonts w:eastAsia="Times New Roman" w:cs="Times New Roman"/>
                <w:color w:val="000000"/>
                <w:szCs w:val="24"/>
                <w:lang w:val="en-US"/>
              </w:rPr>
              <w:t>Training the staff in maintenance of the system</w:t>
            </w:r>
          </w:p>
        </w:tc>
        <w:tc>
          <w:tcPr>
            <w:tcW w:w="1559" w:type="dxa"/>
            <w:hideMark/>
          </w:tcPr>
          <w:p w14:paraId="11BF76F5"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18</w:t>
            </w:r>
          </w:p>
        </w:tc>
        <w:tc>
          <w:tcPr>
            <w:tcW w:w="1276" w:type="dxa"/>
            <w:hideMark/>
          </w:tcPr>
          <w:p w14:paraId="79435E48"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120</w:t>
            </w:r>
          </w:p>
        </w:tc>
        <w:tc>
          <w:tcPr>
            <w:tcW w:w="1417" w:type="dxa"/>
            <w:hideMark/>
          </w:tcPr>
          <w:p w14:paraId="2884E2B9"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4/05/2018</w:t>
            </w:r>
          </w:p>
        </w:tc>
        <w:tc>
          <w:tcPr>
            <w:tcW w:w="1641" w:type="dxa"/>
            <w:hideMark/>
          </w:tcPr>
          <w:p w14:paraId="0CFAA2B6"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1/09/2018</w:t>
            </w:r>
          </w:p>
        </w:tc>
      </w:tr>
      <w:tr w:rsidR="00D815DB" w:rsidRPr="00D815DB" w14:paraId="220D879C" w14:textId="77777777" w:rsidTr="00D815DB">
        <w:trPr>
          <w:trHeight w:val="320"/>
          <w:jc w:val="center"/>
        </w:trPr>
        <w:tc>
          <w:tcPr>
            <w:tcW w:w="534" w:type="dxa"/>
            <w:noWrap/>
            <w:hideMark/>
          </w:tcPr>
          <w:p w14:paraId="7E673261"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20</w:t>
            </w:r>
          </w:p>
        </w:tc>
        <w:tc>
          <w:tcPr>
            <w:tcW w:w="5103" w:type="dxa"/>
            <w:hideMark/>
          </w:tcPr>
          <w:p w14:paraId="5804C0DA" w14:textId="77777777" w:rsidR="00D815DB" w:rsidRPr="00D815DB" w:rsidRDefault="00D815DB" w:rsidP="00D815DB">
            <w:pPr>
              <w:spacing w:line="240" w:lineRule="auto"/>
              <w:ind w:firstLineChars="200" w:firstLine="480"/>
              <w:rPr>
                <w:rFonts w:eastAsia="Times New Roman" w:cs="Times New Roman"/>
                <w:color w:val="000000"/>
                <w:szCs w:val="24"/>
                <w:lang w:val="en-US"/>
              </w:rPr>
            </w:pPr>
            <w:r w:rsidRPr="00D815DB">
              <w:rPr>
                <w:rFonts w:eastAsia="Times New Roman" w:cs="Times New Roman"/>
                <w:color w:val="000000"/>
                <w:szCs w:val="24"/>
                <w:lang w:val="en-US"/>
              </w:rPr>
              <w:t>Buffer time</w:t>
            </w:r>
          </w:p>
        </w:tc>
        <w:tc>
          <w:tcPr>
            <w:tcW w:w="1559" w:type="dxa"/>
            <w:hideMark/>
          </w:tcPr>
          <w:p w14:paraId="496750B9"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19</w:t>
            </w:r>
          </w:p>
        </w:tc>
        <w:tc>
          <w:tcPr>
            <w:tcW w:w="1276" w:type="dxa"/>
            <w:hideMark/>
          </w:tcPr>
          <w:p w14:paraId="1B90A7C5"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66</w:t>
            </w:r>
          </w:p>
        </w:tc>
        <w:tc>
          <w:tcPr>
            <w:tcW w:w="1417" w:type="dxa"/>
            <w:hideMark/>
          </w:tcPr>
          <w:p w14:paraId="1780ECE3"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1/09/2018</w:t>
            </w:r>
          </w:p>
        </w:tc>
        <w:tc>
          <w:tcPr>
            <w:tcW w:w="1641" w:type="dxa"/>
            <w:hideMark/>
          </w:tcPr>
          <w:p w14:paraId="480C7C68"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6/11/2018</w:t>
            </w:r>
          </w:p>
        </w:tc>
      </w:tr>
      <w:tr w:rsidR="00D815DB" w:rsidRPr="00D815DB" w14:paraId="051E4D85" w14:textId="77777777" w:rsidTr="00D815DB">
        <w:trPr>
          <w:trHeight w:val="320"/>
          <w:jc w:val="center"/>
        </w:trPr>
        <w:tc>
          <w:tcPr>
            <w:tcW w:w="534" w:type="dxa"/>
            <w:noWrap/>
            <w:hideMark/>
          </w:tcPr>
          <w:p w14:paraId="7C183FBD"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21</w:t>
            </w:r>
          </w:p>
        </w:tc>
        <w:tc>
          <w:tcPr>
            <w:tcW w:w="5103" w:type="dxa"/>
            <w:hideMark/>
          </w:tcPr>
          <w:p w14:paraId="49522E38" w14:textId="77777777" w:rsidR="00D815DB" w:rsidRPr="00D815DB" w:rsidRDefault="00D815DB" w:rsidP="00D815DB">
            <w:pPr>
              <w:spacing w:line="240" w:lineRule="auto"/>
              <w:ind w:firstLineChars="100" w:firstLine="240"/>
              <w:rPr>
                <w:rFonts w:eastAsia="Times New Roman" w:cs="Times New Roman"/>
                <w:b/>
                <w:bCs/>
                <w:color w:val="000000"/>
                <w:szCs w:val="24"/>
                <w:lang w:val="en-US"/>
              </w:rPr>
            </w:pPr>
            <w:r w:rsidRPr="00D815DB">
              <w:rPr>
                <w:rFonts w:eastAsia="Times New Roman" w:cs="Times New Roman"/>
                <w:b/>
                <w:bCs/>
                <w:color w:val="000000"/>
                <w:szCs w:val="24"/>
                <w:lang w:val="en-US"/>
              </w:rPr>
              <w:t xml:space="preserve">Closure </w:t>
            </w:r>
          </w:p>
        </w:tc>
        <w:tc>
          <w:tcPr>
            <w:tcW w:w="1559" w:type="dxa"/>
            <w:hideMark/>
          </w:tcPr>
          <w:p w14:paraId="70C3FE38"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16</w:t>
            </w:r>
          </w:p>
        </w:tc>
        <w:tc>
          <w:tcPr>
            <w:tcW w:w="1276" w:type="dxa"/>
            <w:hideMark/>
          </w:tcPr>
          <w:p w14:paraId="29FCAF6B"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49</w:t>
            </w:r>
          </w:p>
        </w:tc>
        <w:tc>
          <w:tcPr>
            <w:tcW w:w="1417" w:type="dxa"/>
            <w:hideMark/>
          </w:tcPr>
          <w:p w14:paraId="5DE26620"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6/11/2018</w:t>
            </w:r>
          </w:p>
        </w:tc>
        <w:tc>
          <w:tcPr>
            <w:tcW w:w="1641" w:type="dxa"/>
            <w:hideMark/>
          </w:tcPr>
          <w:p w14:paraId="5174B3B0"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25/12/2018</w:t>
            </w:r>
          </w:p>
        </w:tc>
      </w:tr>
      <w:tr w:rsidR="00D815DB" w:rsidRPr="00D815DB" w14:paraId="197F66D0" w14:textId="77777777" w:rsidTr="00D815DB">
        <w:trPr>
          <w:trHeight w:val="320"/>
          <w:jc w:val="center"/>
        </w:trPr>
        <w:tc>
          <w:tcPr>
            <w:tcW w:w="534" w:type="dxa"/>
            <w:noWrap/>
            <w:hideMark/>
          </w:tcPr>
          <w:p w14:paraId="76908DFA"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22</w:t>
            </w:r>
          </w:p>
        </w:tc>
        <w:tc>
          <w:tcPr>
            <w:tcW w:w="5103" w:type="dxa"/>
            <w:hideMark/>
          </w:tcPr>
          <w:p w14:paraId="22A3A589" w14:textId="77777777" w:rsidR="00D815DB" w:rsidRPr="00D815DB" w:rsidRDefault="00D815DB" w:rsidP="00D815DB">
            <w:pPr>
              <w:spacing w:line="240" w:lineRule="auto"/>
              <w:ind w:firstLineChars="200" w:firstLine="480"/>
              <w:rPr>
                <w:rFonts w:eastAsia="Times New Roman" w:cs="Times New Roman"/>
                <w:color w:val="000000"/>
                <w:szCs w:val="24"/>
                <w:lang w:val="en-US"/>
              </w:rPr>
            </w:pPr>
            <w:r w:rsidRPr="00D815DB">
              <w:rPr>
                <w:rFonts w:eastAsia="Times New Roman" w:cs="Times New Roman"/>
                <w:color w:val="000000"/>
                <w:szCs w:val="24"/>
                <w:lang w:val="en-US"/>
              </w:rPr>
              <w:t xml:space="preserve">Record Lessons Learnt </w:t>
            </w:r>
          </w:p>
        </w:tc>
        <w:tc>
          <w:tcPr>
            <w:tcW w:w="1559" w:type="dxa"/>
            <w:hideMark/>
          </w:tcPr>
          <w:p w14:paraId="7B123A07"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20</w:t>
            </w:r>
          </w:p>
        </w:tc>
        <w:tc>
          <w:tcPr>
            <w:tcW w:w="1276" w:type="dxa"/>
            <w:hideMark/>
          </w:tcPr>
          <w:p w14:paraId="054926C4"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9</w:t>
            </w:r>
          </w:p>
        </w:tc>
        <w:tc>
          <w:tcPr>
            <w:tcW w:w="1417" w:type="dxa"/>
            <w:hideMark/>
          </w:tcPr>
          <w:p w14:paraId="6260E95E"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25/12/2018</w:t>
            </w:r>
          </w:p>
        </w:tc>
        <w:tc>
          <w:tcPr>
            <w:tcW w:w="1641" w:type="dxa"/>
            <w:hideMark/>
          </w:tcPr>
          <w:p w14:paraId="3AE5B5E2"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3/01/2019</w:t>
            </w:r>
          </w:p>
        </w:tc>
      </w:tr>
      <w:tr w:rsidR="00D815DB" w:rsidRPr="00D815DB" w14:paraId="646600C8" w14:textId="77777777" w:rsidTr="00D815DB">
        <w:trPr>
          <w:trHeight w:val="320"/>
          <w:jc w:val="center"/>
        </w:trPr>
        <w:tc>
          <w:tcPr>
            <w:tcW w:w="534" w:type="dxa"/>
            <w:noWrap/>
            <w:hideMark/>
          </w:tcPr>
          <w:p w14:paraId="4797E685"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23</w:t>
            </w:r>
          </w:p>
        </w:tc>
        <w:tc>
          <w:tcPr>
            <w:tcW w:w="5103" w:type="dxa"/>
            <w:hideMark/>
          </w:tcPr>
          <w:p w14:paraId="2973558F" w14:textId="77777777" w:rsidR="00D815DB" w:rsidRPr="00D815DB" w:rsidRDefault="00D815DB" w:rsidP="00D815DB">
            <w:pPr>
              <w:spacing w:line="240" w:lineRule="auto"/>
              <w:ind w:firstLineChars="200" w:firstLine="480"/>
              <w:rPr>
                <w:rFonts w:eastAsia="Times New Roman" w:cs="Times New Roman"/>
                <w:color w:val="000000"/>
                <w:szCs w:val="24"/>
                <w:lang w:val="en-US"/>
              </w:rPr>
            </w:pPr>
            <w:r w:rsidRPr="00D815DB">
              <w:rPr>
                <w:rFonts w:eastAsia="Times New Roman" w:cs="Times New Roman"/>
                <w:color w:val="000000"/>
                <w:szCs w:val="24"/>
                <w:lang w:val="en-US"/>
              </w:rPr>
              <w:t xml:space="preserve">QA- Audit </w:t>
            </w:r>
          </w:p>
        </w:tc>
        <w:tc>
          <w:tcPr>
            <w:tcW w:w="1559" w:type="dxa"/>
            <w:hideMark/>
          </w:tcPr>
          <w:p w14:paraId="48A60F3D"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22</w:t>
            </w:r>
          </w:p>
        </w:tc>
        <w:tc>
          <w:tcPr>
            <w:tcW w:w="1276" w:type="dxa"/>
            <w:hideMark/>
          </w:tcPr>
          <w:p w14:paraId="25A36B28"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12</w:t>
            </w:r>
          </w:p>
        </w:tc>
        <w:tc>
          <w:tcPr>
            <w:tcW w:w="1417" w:type="dxa"/>
            <w:hideMark/>
          </w:tcPr>
          <w:p w14:paraId="0952A8C3"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03/01/2019</w:t>
            </w:r>
          </w:p>
        </w:tc>
        <w:tc>
          <w:tcPr>
            <w:tcW w:w="1641" w:type="dxa"/>
            <w:hideMark/>
          </w:tcPr>
          <w:p w14:paraId="43210267"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15/01/2019</w:t>
            </w:r>
          </w:p>
        </w:tc>
      </w:tr>
      <w:tr w:rsidR="00D815DB" w:rsidRPr="00D815DB" w14:paraId="1A96E107" w14:textId="77777777" w:rsidTr="00D815DB">
        <w:trPr>
          <w:trHeight w:val="320"/>
          <w:jc w:val="center"/>
        </w:trPr>
        <w:tc>
          <w:tcPr>
            <w:tcW w:w="534" w:type="dxa"/>
            <w:noWrap/>
            <w:hideMark/>
          </w:tcPr>
          <w:p w14:paraId="3838F0EB"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24</w:t>
            </w:r>
          </w:p>
        </w:tc>
        <w:tc>
          <w:tcPr>
            <w:tcW w:w="5103" w:type="dxa"/>
            <w:hideMark/>
          </w:tcPr>
          <w:p w14:paraId="7B7F2F4D" w14:textId="77777777" w:rsidR="00D815DB" w:rsidRPr="00D815DB" w:rsidRDefault="00D815DB" w:rsidP="00D815DB">
            <w:pPr>
              <w:spacing w:line="240" w:lineRule="auto"/>
              <w:ind w:firstLineChars="200" w:firstLine="480"/>
              <w:rPr>
                <w:rFonts w:eastAsia="Times New Roman" w:cs="Times New Roman"/>
                <w:color w:val="000000"/>
                <w:szCs w:val="24"/>
                <w:lang w:val="en-US"/>
              </w:rPr>
            </w:pPr>
            <w:r w:rsidRPr="00D815DB">
              <w:rPr>
                <w:rFonts w:eastAsia="Times New Roman" w:cs="Times New Roman"/>
                <w:color w:val="000000"/>
                <w:szCs w:val="24"/>
                <w:lang w:val="en-US"/>
              </w:rPr>
              <w:t xml:space="preserve">Client Acceptance </w:t>
            </w:r>
          </w:p>
        </w:tc>
        <w:tc>
          <w:tcPr>
            <w:tcW w:w="1559" w:type="dxa"/>
            <w:hideMark/>
          </w:tcPr>
          <w:p w14:paraId="59468532"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23</w:t>
            </w:r>
          </w:p>
        </w:tc>
        <w:tc>
          <w:tcPr>
            <w:tcW w:w="1276" w:type="dxa"/>
            <w:hideMark/>
          </w:tcPr>
          <w:p w14:paraId="0170C27C"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13</w:t>
            </w:r>
          </w:p>
        </w:tc>
        <w:tc>
          <w:tcPr>
            <w:tcW w:w="1417" w:type="dxa"/>
            <w:hideMark/>
          </w:tcPr>
          <w:p w14:paraId="5DE1B110"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15/01/2019</w:t>
            </w:r>
          </w:p>
        </w:tc>
        <w:tc>
          <w:tcPr>
            <w:tcW w:w="1641" w:type="dxa"/>
            <w:hideMark/>
          </w:tcPr>
          <w:p w14:paraId="36529E7D"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28/01/2019</w:t>
            </w:r>
          </w:p>
        </w:tc>
      </w:tr>
      <w:tr w:rsidR="00D815DB" w:rsidRPr="00D815DB" w14:paraId="606D1E91" w14:textId="77777777" w:rsidTr="00D815DB">
        <w:trPr>
          <w:trHeight w:val="320"/>
          <w:jc w:val="center"/>
        </w:trPr>
        <w:tc>
          <w:tcPr>
            <w:tcW w:w="534" w:type="dxa"/>
            <w:noWrap/>
            <w:hideMark/>
          </w:tcPr>
          <w:p w14:paraId="29438530" w14:textId="77777777" w:rsidR="00D815DB" w:rsidRPr="00D815DB" w:rsidRDefault="00D815DB" w:rsidP="00D815DB">
            <w:pPr>
              <w:spacing w:line="240" w:lineRule="auto"/>
              <w:jc w:val="center"/>
              <w:rPr>
                <w:rFonts w:ascii="Calibri" w:eastAsia="Times New Roman" w:hAnsi="Calibri" w:cs="Times New Roman"/>
                <w:color w:val="000000"/>
                <w:szCs w:val="24"/>
                <w:lang w:val="en-US"/>
              </w:rPr>
            </w:pPr>
            <w:r w:rsidRPr="00D815DB">
              <w:rPr>
                <w:rFonts w:ascii="Calibri" w:eastAsia="Times New Roman" w:hAnsi="Calibri" w:cs="Times New Roman"/>
                <w:color w:val="000000"/>
                <w:szCs w:val="24"/>
                <w:lang w:val="en-US"/>
              </w:rPr>
              <w:t>25</w:t>
            </w:r>
          </w:p>
        </w:tc>
        <w:tc>
          <w:tcPr>
            <w:tcW w:w="5103" w:type="dxa"/>
            <w:hideMark/>
          </w:tcPr>
          <w:p w14:paraId="1E594C65" w14:textId="77777777" w:rsidR="00D815DB" w:rsidRPr="00D815DB" w:rsidRDefault="00D815DB" w:rsidP="00D815DB">
            <w:pPr>
              <w:spacing w:line="240" w:lineRule="auto"/>
              <w:ind w:firstLineChars="200" w:firstLine="480"/>
              <w:rPr>
                <w:rFonts w:eastAsia="Times New Roman" w:cs="Times New Roman"/>
                <w:color w:val="000000"/>
                <w:szCs w:val="24"/>
                <w:lang w:val="en-US"/>
              </w:rPr>
            </w:pPr>
            <w:r w:rsidRPr="00D815DB">
              <w:rPr>
                <w:rFonts w:eastAsia="Times New Roman" w:cs="Times New Roman"/>
                <w:color w:val="000000"/>
                <w:szCs w:val="24"/>
                <w:lang w:val="en-US"/>
              </w:rPr>
              <w:t xml:space="preserve">Sign Off Project </w:t>
            </w:r>
          </w:p>
        </w:tc>
        <w:tc>
          <w:tcPr>
            <w:tcW w:w="1559" w:type="dxa"/>
            <w:hideMark/>
          </w:tcPr>
          <w:p w14:paraId="62D47CE1"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24</w:t>
            </w:r>
          </w:p>
        </w:tc>
        <w:tc>
          <w:tcPr>
            <w:tcW w:w="1276" w:type="dxa"/>
            <w:hideMark/>
          </w:tcPr>
          <w:p w14:paraId="0CC7BACE" w14:textId="77777777" w:rsidR="00D815DB" w:rsidRPr="00D815DB" w:rsidRDefault="00D815DB" w:rsidP="00D815DB">
            <w:pPr>
              <w:spacing w:line="240" w:lineRule="auto"/>
              <w:jc w:val="center"/>
              <w:rPr>
                <w:rFonts w:eastAsia="Times New Roman" w:cs="Times New Roman"/>
                <w:color w:val="000000"/>
                <w:szCs w:val="24"/>
                <w:lang w:val="en-US"/>
              </w:rPr>
            </w:pPr>
            <w:r w:rsidRPr="00D815DB">
              <w:rPr>
                <w:rFonts w:eastAsia="Times New Roman" w:cs="Times New Roman"/>
                <w:color w:val="000000"/>
                <w:szCs w:val="24"/>
                <w:lang w:val="en-US"/>
              </w:rPr>
              <w:t>15</w:t>
            </w:r>
          </w:p>
        </w:tc>
        <w:tc>
          <w:tcPr>
            <w:tcW w:w="1417" w:type="dxa"/>
            <w:hideMark/>
          </w:tcPr>
          <w:p w14:paraId="65561600"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28/01/2019</w:t>
            </w:r>
          </w:p>
        </w:tc>
        <w:tc>
          <w:tcPr>
            <w:tcW w:w="1641" w:type="dxa"/>
            <w:hideMark/>
          </w:tcPr>
          <w:p w14:paraId="3296DB70" w14:textId="77777777" w:rsidR="00D815DB" w:rsidRPr="00D815DB" w:rsidRDefault="00D815DB" w:rsidP="00D815DB">
            <w:pPr>
              <w:spacing w:line="240" w:lineRule="auto"/>
              <w:jc w:val="center"/>
              <w:rPr>
                <w:rFonts w:eastAsia="Times New Roman" w:cs="Times New Roman"/>
                <w:b/>
                <w:bCs/>
                <w:color w:val="000000"/>
                <w:szCs w:val="24"/>
                <w:lang w:val="en-US"/>
              </w:rPr>
            </w:pPr>
            <w:r w:rsidRPr="00D815DB">
              <w:rPr>
                <w:rFonts w:eastAsia="Times New Roman" w:cs="Times New Roman"/>
                <w:b/>
                <w:bCs/>
                <w:color w:val="000000"/>
                <w:szCs w:val="24"/>
                <w:lang w:val="en-US"/>
              </w:rPr>
              <w:t>12/02/2019</w:t>
            </w:r>
          </w:p>
        </w:tc>
      </w:tr>
    </w:tbl>
    <w:p w14:paraId="7AB12950" w14:textId="77777777" w:rsidR="002005A7" w:rsidRPr="00C704C5" w:rsidRDefault="002005A7" w:rsidP="002005A7">
      <w:pPr>
        <w:rPr>
          <w:lang w:val="en-US"/>
        </w:rPr>
      </w:pPr>
    </w:p>
    <w:p w14:paraId="44F27E4A" w14:textId="77777777" w:rsidR="0050171A" w:rsidRDefault="0050171A" w:rsidP="00EB2332">
      <w:pPr>
        <w:pStyle w:val="Heading1"/>
        <w:sectPr w:rsidR="0050171A">
          <w:pgSz w:w="12240" w:h="15840"/>
          <w:pgMar w:top="1440" w:right="1440" w:bottom="1440" w:left="1440" w:header="720" w:footer="720" w:gutter="0"/>
          <w:cols w:space="720"/>
          <w:docGrid w:linePitch="360"/>
        </w:sectPr>
      </w:pPr>
    </w:p>
    <w:p w14:paraId="1740B918" w14:textId="4F84C287" w:rsidR="0050171A" w:rsidRDefault="00472397" w:rsidP="00EB2332">
      <w:pPr>
        <w:pStyle w:val="Heading1"/>
      </w:pPr>
      <w:bookmarkStart w:id="19" w:name="_Toc450579336"/>
      <w:r>
        <w:rPr>
          <w:noProof/>
        </w:rPr>
        <w:lastRenderedPageBreak/>
        <mc:AlternateContent>
          <mc:Choice Requires="wpg">
            <w:drawing>
              <wp:anchor distT="0" distB="0" distL="114300" distR="114300" simplePos="0" relativeHeight="251805696" behindDoc="0" locked="0" layoutInCell="1" allowOverlap="1" wp14:anchorId="3327A151" wp14:editId="57B16BBB">
                <wp:simplePos x="0" y="0"/>
                <wp:positionH relativeFrom="column">
                  <wp:posOffset>-586154</wp:posOffset>
                </wp:positionH>
                <wp:positionV relativeFrom="paragraph">
                  <wp:posOffset>468923</wp:posOffset>
                </wp:positionV>
                <wp:extent cx="9016031" cy="6052283"/>
                <wp:effectExtent l="0" t="25400" r="102870" b="43815"/>
                <wp:wrapThrough wrapText="bothSides">
                  <wp:wrapPolygon edited="0">
                    <wp:start x="11258" y="-91"/>
                    <wp:lineTo x="2799" y="997"/>
                    <wp:lineTo x="2799" y="4442"/>
                    <wp:lineTo x="4138" y="5802"/>
                    <wp:lineTo x="4138" y="7252"/>
                    <wp:lineTo x="4442" y="8703"/>
                    <wp:lineTo x="183" y="9972"/>
                    <wp:lineTo x="183" y="10425"/>
                    <wp:lineTo x="852" y="11603"/>
                    <wp:lineTo x="304" y="13054"/>
                    <wp:lineTo x="0" y="13054"/>
                    <wp:lineTo x="0" y="13960"/>
                    <wp:lineTo x="1886" y="14504"/>
                    <wp:lineTo x="1521" y="15955"/>
                    <wp:lineTo x="1460" y="16771"/>
                    <wp:lineTo x="2252" y="17405"/>
                    <wp:lineTo x="3286" y="17405"/>
                    <wp:lineTo x="3286" y="17768"/>
                    <wp:lineTo x="5416" y="18856"/>
                    <wp:lineTo x="6085" y="18856"/>
                    <wp:lineTo x="6085" y="19309"/>
                    <wp:lineTo x="15396" y="20306"/>
                    <wp:lineTo x="19047" y="20306"/>
                    <wp:lineTo x="19899" y="21666"/>
                    <wp:lineTo x="20264" y="21666"/>
                    <wp:lineTo x="21116" y="20306"/>
                    <wp:lineTo x="21360" y="20125"/>
                    <wp:lineTo x="21238" y="19762"/>
                    <wp:lineTo x="20629" y="18856"/>
                    <wp:lineTo x="20203" y="17405"/>
                    <wp:lineTo x="20751" y="17405"/>
                    <wp:lineTo x="21116" y="16771"/>
                    <wp:lineTo x="21238" y="14504"/>
                    <wp:lineTo x="21786" y="13144"/>
                    <wp:lineTo x="21786" y="11422"/>
                    <wp:lineTo x="18804" y="10153"/>
                    <wp:lineTo x="19230" y="9700"/>
                    <wp:lineTo x="19169" y="9337"/>
                    <wp:lineTo x="18560" y="8703"/>
                    <wp:lineTo x="18013" y="7252"/>
                    <wp:lineTo x="18013" y="5802"/>
                    <wp:lineTo x="18804" y="5802"/>
                    <wp:lineTo x="19534" y="5076"/>
                    <wp:lineTo x="19534" y="4261"/>
                    <wp:lineTo x="19291" y="3807"/>
                    <wp:lineTo x="18682" y="2901"/>
                    <wp:lineTo x="19838" y="1632"/>
                    <wp:lineTo x="19960" y="725"/>
                    <wp:lineTo x="19108" y="544"/>
                    <wp:lineTo x="11745" y="-91"/>
                    <wp:lineTo x="11258" y="-91"/>
                  </wp:wrapPolygon>
                </wp:wrapThrough>
                <wp:docPr id="158" name="Group 158"/>
                <wp:cNvGraphicFramePr/>
                <a:graphic xmlns:a="http://schemas.openxmlformats.org/drawingml/2006/main">
                  <a:graphicData uri="http://schemas.microsoft.com/office/word/2010/wordprocessingGroup">
                    <wpg:wgp>
                      <wpg:cNvGrpSpPr/>
                      <wpg:grpSpPr>
                        <a:xfrm>
                          <a:off x="0" y="0"/>
                          <a:ext cx="9016031" cy="6052283"/>
                          <a:chOff x="0" y="0"/>
                          <a:chExt cx="9016031" cy="6052283"/>
                        </a:xfrm>
                      </wpg:grpSpPr>
                      <wpg:grpSp>
                        <wpg:cNvPr id="154" name="Group 154"/>
                        <wpg:cNvGrpSpPr/>
                        <wpg:grpSpPr>
                          <a:xfrm>
                            <a:off x="0" y="0"/>
                            <a:ext cx="9016031" cy="6052283"/>
                            <a:chOff x="0" y="0"/>
                            <a:chExt cx="9016031" cy="6052283"/>
                          </a:xfrm>
                        </wpg:grpSpPr>
                        <wps:wsp>
                          <wps:cNvPr id="76" name="Straight Connector 76"/>
                          <wps:cNvCnPr/>
                          <wps:spPr>
                            <a:xfrm flipV="1">
                              <a:off x="3270739" y="1242646"/>
                              <a:ext cx="3500950" cy="6252"/>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Rectangle 73"/>
                          <wps:cNvSpPr/>
                          <wps:spPr>
                            <a:xfrm>
                              <a:off x="4407877" y="2274277"/>
                              <a:ext cx="833755" cy="347980"/>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7928C4" w14:textId="69B5DBEF" w:rsidR="00F878E6" w:rsidRPr="0050171A" w:rsidRDefault="00F878E6" w:rsidP="0050171A">
                                <w:pPr>
                                  <w:pStyle w:val="NoSpacing"/>
                                  <w:jc w:val="center"/>
                                  <w:rPr>
                                    <w:lang w:val="en-US"/>
                                  </w:rPr>
                                </w:pPr>
                                <w:r>
                                  <w:rPr>
                                    <w:lang w:val="en-US"/>
                                  </w:rPr>
                                  <w:t xml:space="preserve">Online Shop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Diamond 74"/>
                          <wps:cNvSpPr/>
                          <wps:spPr>
                            <a:xfrm>
                              <a:off x="4325816" y="902677"/>
                              <a:ext cx="921385" cy="685800"/>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C3CCA0" w14:textId="760A5C06" w:rsidR="00F878E6" w:rsidRPr="0050171A" w:rsidRDefault="00F878E6" w:rsidP="0050171A">
                                <w:pPr>
                                  <w:pStyle w:val="NoSpacing"/>
                                  <w:jc w:val="center"/>
                                  <w:rPr>
                                    <w:lang w:val="en-US"/>
                                  </w:rPr>
                                </w:pPr>
                                <w:r>
                                  <w:rPr>
                                    <w:lang w:val="en-US"/>
                                  </w:rPr>
                                  <w:t>H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Straight Connector 75"/>
                          <wps:cNvCnPr/>
                          <wps:spPr>
                            <a:xfrm>
                              <a:off x="4794739" y="1594339"/>
                              <a:ext cx="0" cy="6858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7" name="Straight Connector 77"/>
                          <wps:cNvCnPr/>
                          <wps:spPr>
                            <a:xfrm>
                              <a:off x="3950677" y="2391508"/>
                              <a:ext cx="451143" cy="2931"/>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Straight Connector 78"/>
                          <wps:cNvCnPr/>
                          <wps:spPr>
                            <a:xfrm>
                              <a:off x="3950677" y="2391508"/>
                              <a:ext cx="1612" cy="456809"/>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9" name="Diamond 79"/>
                          <wps:cNvSpPr/>
                          <wps:spPr>
                            <a:xfrm>
                              <a:off x="3188677" y="2848708"/>
                              <a:ext cx="1529080" cy="913765"/>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F3427D" w14:textId="3F6BB5B2" w:rsidR="00F878E6" w:rsidRPr="0050171A" w:rsidRDefault="00F878E6" w:rsidP="007D368B">
                                <w:pPr>
                                  <w:pStyle w:val="NoSpacing"/>
                                  <w:jc w:val="center"/>
                                  <w:rPr>
                                    <w:lang w:val="en-US"/>
                                  </w:rPr>
                                </w:pPr>
                                <w:r>
                                  <w:rPr>
                                    <w:lang w:val="en-US"/>
                                  </w:rPr>
                                  <w:t>Belong 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2661139" y="3305908"/>
                              <a:ext cx="529395" cy="2931"/>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94" name="Group 94"/>
                          <wpg:cNvGrpSpPr/>
                          <wpg:grpSpPr>
                            <a:xfrm>
                              <a:off x="1817077" y="1582615"/>
                              <a:ext cx="1551842" cy="1060939"/>
                              <a:chOff x="0" y="0"/>
                              <a:chExt cx="1551842" cy="1060939"/>
                            </a:xfrm>
                          </wpg:grpSpPr>
                          <wps:wsp>
                            <wps:cNvPr id="83" name="Oval 83"/>
                            <wps:cNvSpPr/>
                            <wps:spPr>
                              <a:xfrm rot="17988472">
                                <a:off x="285749" y="394189"/>
                                <a:ext cx="990600" cy="342900"/>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F1B563" w14:textId="733A0DE9" w:rsidR="00F878E6" w:rsidRPr="00F878E6" w:rsidRDefault="00F878E6" w:rsidP="00F878E6">
                                  <w:pPr>
                                    <w:pStyle w:val="NoSpacing"/>
                                    <w:rPr>
                                      <w:lang w:val="en-US"/>
                                    </w:rPr>
                                  </w:pPr>
                                  <w:r>
                                    <w:rPr>
                                      <w:lang w:val="en-US"/>
                                    </w:rPr>
                                    <w:t>Address#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Oval 84"/>
                            <wps:cNvSpPr/>
                            <wps:spPr>
                              <a:xfrm rot="19773524">
                                <a:off x="561242" y="716574"/>
                                <a:ext cx="990600" cy="342900"/>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1FF074" w14:textId="7898D431" w:rsidR="00F878E6" w:rsidRPr="00F878E6" w:rsidRDefault="00F878E6" w:rsidP="00F878E6">
                                  <w:pPr>
                                    <w:pStyle w:val="NoSpacing"/>
                                    <w:rPr>
                                      <w:lang w:val="en-US"/>
                                    </w:rPr>
                                  </w:pPr>
                                  <w:r>
                                    <w:rPr>
                                      <w:lang w:val="en-US"/>
                                    </w:rPr>
                                    <w:t>Address#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 name="Oval 86"/>
                            <wps:cNvSpPr/>
                            <wps:spPr>
                              <a:xfrm rot="16584551">
                                <a:off x="-19050" y="323850"/>
                                <a:ext cx="990600" cy="342900"/>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BB2A8F" w14:textId="2177BE73" w:rsidR="00F878E6" w:rsidRDefault="00F878E6" w:rsidP="00F878E6">
                                  <w:pPr>
                                    <w:pStyle w:val="NoSpacing"/>
                                    <w:rPr>
                                      <w:lang w:val="en-US"/>
                                    </w:rPr>
                                  </w:pPr>
                                  <w:r>
                                    <w:rPr>
                                      <w:lang w:val="en-US"/>
                                    </w:rPr>
                                    <w:t>E-mail ID</w:t>
                                  </w:r>
                                </w:p>
                                <w:p w14:paraId="090F0D23" w14:textId="77777777" w:rsidR="00F878E6" w:rsidRPr="00F878E6" w:rsidRDefault="00F878E6" w:rsidP="00F878E6">
                                  <w:pPr>
                                    <w:pStyle w:val="NoSpacing"/>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Oval 87"/>
                            <wps:cNvSpPr/>
                            <wps:spPr>
                              <a:xfrm rot="15574677">
                                <a:off x="-323850" y="323850"/>
                                <a:ext cx="990600" cy="342900"/>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B549C8" w14:textId="771BD3EA" w:rsidR="00F878E6" w:rsidRDefault="00F878E6" w:rsidP="00F878E6">
                                  <w:pPr>
                                    <w:pStyle w:val="NoSpacing"/>
                                    <w:rPr>
                                      <w:lang w:val="en-US"/>
                                    </w:rPr>
                                  </w:pPr>
                                  <w:r>
                                    <w:rPr>
                                      <w:lang w:val="en-US"/>
                                    </w:rPr>
                                    <w:t>Password</w:t>
                                  </w:r>
                                </w:p>
                                <w:p w14:paraId="34DC5F83" w14:textId="77777777" w:rsidR="00F878E6" w:rsidRPr="00F878E6" w:rsidRDefault="00F878E6" w:rsidP="00F878E6">
                                  <w:pPr>
                                    <w:pStyle w:val="NoSpacing"/>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8" name="Oval 88"/>
                          <wps:cNvSpPr/>
                          <wps:spPr>
                            <a:xfrm rot="20691319">
                              <a:off x="0" y="3528646"/>
                              <a:ext cx="1285240" cy="342900"/>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0B4B6F" w14:textId="23CBF582" w:rsidR="00F878E6" w:rsidRPr="00F878E6" w:rsidRDefault="00F878E6" w:rsidP="00F878E6">
                                <w:pPr>
                                  <w:pStyle w:val="NoSpacing"/>
                                  <w:rPr>
                                    <w:lang w:val="en-US"/>
                                  </w:rPr>
                                </w:pPr>
                                <w:r>
                                  <w:rPr>
                                    <w:lang w:val="en-US"/>
                                  </w:rPr>
                                  <w:t>Customer 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Oval 91"/>
                          <wps:cNvSpPr/>
                          <wps:spPr>
                            <a:xfrm rot="17897693">
                              <a:off x="375138" y="4009293"/>
                              <a:ext cx="1285240" cy="342900"/>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EA6CF5" w14:textId="70DC5DFC" w:rsidR="00F878E6" w:rsidRPr="00F878E6" w:rsidRDefault="00F878E6" w:rsidP="00F878E6">
                                <w:pPr>
                                  <w:pStyle w:val="NoSpacing"/>
                                  <w:jc w:val="center"/>
                                  <w:rPr>
                                    <w:lang w:val="en-US"/>
                                  </w:rPr>
                                </w:pPr>
                                <w:r>
                                  <w:rPr>
                                    <w:lang w:val="en-US"/>
                                  </w:rPr>
                                  <w:t>Last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Oval 92"/>
                          <wps:cNvSpPr/>
                          <wps:spPr>
                            <a:xfrm rot="15660253">
                              <a:off x="832339" y="4220308"/>
                              <a:ext cx="1285240" cy="342900"/>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963B74" w14:textId="40465957" w:rsidR="00F878E6" w:rsidRPr="00F878E6" w:rsidRDefault="00F878E6" w:rsidP="00F878E6">
                                <w:pPr>
                                  <w:pStyle w:val="NoSpacing"/>
                                  <w:jc w:val="center"/>
                                  <w:rPr>
                                    <w:lang w:val="en-US"/>
                                  </w:rPr>
                                </w:pPr>
                                <w:r>
                                  <w:rPr>
                                    <w:lang w:val="en-US"/>
                                  </w:rPr>
                                  <w:t>First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Oval 93"/>
                          <wps:cNvSpPr/>
                          <wps:spPr>
                            <a:xfrm rot="1525236">
                              <a:off x="82062" y="2989385"/>
                              <a:ext cx="1285240" cy="342900"/>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176169" w14:textId="56D339AC" w:rsidR="00F878E6" w:rsidRPr="00F878E6" w:rsidRDefault="00F878E6" w:rsidP="00F878E6">
                                <w:pPr>
                                  <w:pStyle w:val="NoSpacing"/>
                                  <w:jc w:val="center"/>
                                  <w:rPr>
                                    <w:lang w:val="en-US"/>
                                  </w:rPr>
                                </w:pPr>
                                <w:r>
                                  <w:rPr>
                                    <w:lang w:val="en-US"/>
                                  </w:rPr>
                                  <w:t xml:space="preserve">User Nam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2" name="Group 102"/>
                          <wpg:cNvGrpSpPr/>
                          <wpg:grpSpPr>
                            <a:xfrm>
                              <a:off x="2051539" y="2497015"/>
                              <a:ext cx="457200" cy="694202"/>
                              <a:chOff x="0" y="0"/>
                              <a:chExt cx="457200" cy="694202"/>
                            </a:xfrm>
                          </wpg:grpSpPr>
                          <wps:wsp>
                            <wps:cNvPr id="95" name="Straight Arrow Connector 95"/>
                            <wps:cNvCnPr/>
                            <wps:spPr>
                              <a:xfrm>
                                <a:off x="457200" y="234462"/>
                                <a:ext cx="0" cy="457200"/>
                              </a:xfrm>
                              <a:prstGeom prst="straightConnector1">
                                <a:avLst/>
                              </a:prstGeom>
                              <a:ln w="28575">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96" name="Straight Arrow Connector 96"/>
                            <wps:cNvCnPr/>
                            <wps:spPr>
                              <a:xfrm>
                                <a:off x="293077" y="11724"/>
                                <a:ext cx="0" cy="682478"/>
                              </a:xfrm>
                              <a:prstGeom prst="straightConnector1">
                                <a:avLst/>
                              </a:prstGeom>
                              <a:ln w="28575">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97" name="Straight Arrow Connector 97"/>
                            <wps:cNvCnPr/>
                            <wps:spPr>
                              <a:xfrm>
                                <a:off x="152400" y="11724"/>
                                <a:ext cx="0" cy="682478"/>
                              </a:xfrm>
                              <a:prstGeom prst="straightConnector1">
                                <a:avLst/>
                              </a:prstGeom>
                              <a:ln w="28575">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98" name="Straight Arrow Connector 98"/>
                            <wps:cNvCnPr/>
                            <wps:spPr>
                              <a:xfrm>
                                <a:off x="0" y="0"/>
                                <a:ext cx="0" cy="682478"/>
                              </a:xfrm>
                              <a:prstGeom prst="straightConnector1">
                                <a:avLst/>
                              </a:prstGeom>
                              <a:ln w="28575">
                                <a:solidFill>
                                  <a:schemeClr val="tx1"/>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s:wsp>
                          <wps:cNvPr id="99" name="Straight Arrow Connector 99"/>
                          <wps:cNvCnPr/>
                          <wps:spPr>
                            <a:xfrm flipV="1">
                              <a:off x="1289539" y="3305908"/>
                              <a:ext cx="529150" cy="123825"/>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00" name="Straight Arrow Connector 100"/>
                          <wps:cNvCnPr/>
                          <wps:spPr>
                            <a:xfrm flipV="1">
                              <a:off x="1289539" y="3423139"/>
                              <a:ext cx="529150" cy="123825"/>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01" name="Straight Arrow Connector 101"/>
                          <wps:cNvCnPr/>
                          <wps:spPr>
                            <a:xfrm flipV="1">
                              <a:off x="1359877" y="3528646"/>
                              <a:ext cx="529150" cy="123825"/>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03" name="Straight Arrow Connector 103"/>
                          <wps:cNvCnPr/>
                          <wps:spPr>
                            <a:xfrm flipV="1">
                              <a:off x="1441939" y="3528646"/>
                              <a:ext cx="757750" cy="235585"/>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81" name="Rectangle 81"/>
                          <wps:cNvSpPr/>
                          <wps:spPr>
                            <a:xfrm>
                              <a:off x="1828800" y="3188677"/>
                              <a:ext cx="833755" cy="347980"/>
                            </a:xfrm>
                            <a:prstGeom prst="rect">
                              <a:avLst/>
                            </a:prstGeom>
                            <a:solidFill>
                              <a:schemeClr val="bg1"/>
                            </a:solidFill>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864552" w14:textId="187E990E" w:rsidR="00F878E6" w:rsidRPr="0050171A" w:rsidRDefault="00F878E6" w:rsidP="00F878E6">
                                <w:pPr>
                                  <w:pStyle w:val="NoSpacing"/>
                                  <w:jc w:val="center"/>
                                  <w:rPr>
                                    <w:lang w:val="en-US"/>
                                  </w:rPr>
                                </w:pPr>
                                <w:r>
                                  <w:rPr>
                                    <w:lang w:val="en-US"/>
                                  </w:rPr>
                                  <w:t>Custom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Straight Arrow Connector 104"/>
                          <wps:cNvCnPr/>
                          <wps:spPr>
                            <a:xfrm flipH="1" flipV="1">
                              <a:off x="2579077" y="3528646"/>
                              <a:ext cx="0" cy="805571"/>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05" name="Diamond 105"/>
                          <wps:cNvSpPr/>
                          <wps:spPr>
                            <a:xfrm>
                              <a:off x="2121877" y="4325815"/>
                              <a:ext cx="921385" cy="685800"/>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CA1627E" w14:textId="687EC9B7" w:rsidR="00B7502A" w:rsidRPr="0050171A" w:rsidRDefault="00B7502A" w:rsidP="00B7502A">
                                <w:pPr>
                                  <w:pStyle w:val="NoSpacing"/>
                                  <w:jc w:val="center"/>
                                  <w:rPr>
                                    <w:lang w:val="en-US"/>
                                  </w:rPr>
                                </w:pPr>
                                <w:r>
                                  <w:rPr>
                                    <w:lang w:val="en-US"/>
                                  </w:rPr>
                                  <w:t>Do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3810000" y="4443046"/>
                              <a:ext cx="1138750" cy="462671"/>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FB32E7" w14:textId="165FD94D" w:rsidR="00B7502A" w:rsidRPr="0050171A" w:rsidRDefault="00B7502A" w:rsidP="00B7502A">
                                <w:pPr>
                                  <w:pStyle w:val="NoSpacing"/>
                                  <w:jc w:val="center"/>
                                  <w:rPr>
                                    <w:lang w:val="en-US"/>
                                  </w:rPr>
                                </w:pPr>
                                <w:r>
                                  <w:rPr>
                                    <w:lang w:val="en-US"/>
                                  </w:rPr>
                                  <w:t xml:space="preserve">Online Shopping with Friend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Straight Arrow Connector 109"/>
                          <wps:cNvCnPr/>
                          <wps:spPr>
                            <a:xfrm flipH="1">
                              <a:off x="3036277" y="4677508"/>
                              <a:ext cx="763612" cy="0"/>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0" name="Straight Arrow Connector 110"/>
                          <wps:cNvCnPr/>
                          <wps:spPr>
                            <a:xfrm flipH="1" flipV="1">
                              <a:off x="2579077" y="5017477"/>
                              <a:ext cx="0" cy="345440"/>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1" name="Straight Arrow Connector 111"/>
                          <wps:cNvCnPr/>
                          <wps:spPr>
                            <a:xfrm flipV="1">
                              <a:off x="2579077" y="5357446"/>
                              <a:ext cx="2363812" cy="0"/>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4" name="Rectangle 114"/>
                          <wps:cNvSpPr/>
                          <wps:spPr>
                            <a:xfrm>
                              <a:off x="4947139" y="5134708"/>
                              <a:ext cx="1138750" cy="462671"/>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57515C" w14:textId="2E98B10F" w:rsidR="00723F7A" w:rsidRPr="0050171A" w:rsidRDefault="00723F7A" w:rsidP="00723F7A">
                                <w:pPr>
                                  <w:pStyle w:val="NoSpacing"/>
                                  <w:jc w:val="center"/>
                                  <w:rPr>
                                    <w:lang w:val="en-US"/>
                                  </w:rPr>
                                </w:pPr>
                                <w:r>
                                  <w:rPr>
                                    <w:lang w:val="en-US"/>
                                  </w:rPr>
                                  <w:t>Pa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Oval 115"/>
                          <wps:cNvSpPr/>
                          <wps:spPr>
                            <a:xfrm rot="7921644" flipV="1">
                              <a:off x="5861538" y="4196862"/>
                              <a:ext cx="1036467" cy="559840"/>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C36060" w14:textId="41FCF79E" w:rsidR="00723F7A" w:rsidRDefault="00723F7A" w:rsidP="00723F7A">
                                <w:pPr>
                                  <w:pStyle w:val="NoSpacing"/>
                                  <w:jc w:val="center"/>
                                  <w:rPr>
                                    <w:lang w:val="en-US"/>
                                  </w:rPr>
                                </w:pPr>
                                <w:r>
                                  <w:rPr>
                                    <w:lang w:val="en-US"/>
                                  </w:rPr>
                                  <w:t>Payment Amount</w:t>
                                </w:r>
                              </w:p>
                              <w:p w14:paraId="39551D04" w14:textId="77777777" w:rsidR="00723F7A" w:rsidRPr="00F878E6" w:rsidRDefault="00723F7A" w:rsidP="00723F7A">
                                <w:pPr>
                                  <w:pStyle w:val="NoSpacing"/>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Oval 116"/>
                          <wps:cNvSpPr/>
                          <wps:spPr>
                            <a:xfrm rot="9502367" flipV="1">
                              <a:off x="6224954" y="4618892"/>
                              <a:ext cx="1036467" cy="559840"/>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3AA2D7" w14:textId="4181742F" w:rsidR="00723F7A" w:rsidRDefault="00723F7A" w:rsidP="00723F7A">
                                <w:pPr>
                                  <w:pStyle w:val="NoSpacing"/>
                                  <w:jc w:val="center"/>
                                  <w:rPr>
                                    <w:lang w:val="en-US"/>
                                  </w:rPr>
                                </w:pPr>
                                <w:r>
                                  <w:rPr>
                                    <w:lang w:val="en-US"/>
                                  </w:rPr>
                                  <w:t>Payment ID</w:t>
                                </w:r>
                              </w:p>
                              <w:p w14:paraId="3E85E8B9" w14:textId="77777777" w:rsidR="00723F7A" w:rsidRPr="00F878E6" w:rsidRDefault="00723F7A" w:rsidP="00723F7A">
                                <w:pPr>
                                  <w:pStyle w:val="NoSpacing"/>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Oval 117"/>
                          <wps:cNvSpPr/>
                          <wps:spPr>
                            <a:xfrm rot="10145853" flipV="1">
                              <a:off x="6389077" y="5064369"/>
                              <a:ext cx="1036467" cy="559840"/>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5BE61B" w14:textId="175E5F2C" w:rsidR="00723F7A" w:rsidRDefault="00723F7A" w:rsidP="00723F7A">
                                <w:pPr>
                                  <w:pStyle w:val="NoSpacing"/>
                                  <w:jc w:val="center"/>
                                  <w:rPr>
                                    <w:lang w:val="en-US"/>
                                  </w:rPr>
                                </w:pPr>
                                <w:r>
                                  <w:rPr>
                                    <w:lang w:val="en-US"/>
                                  </w:rPr>
                                  <w:t>Payment Type</w:t>
                                </w:r>
                              </w:p>
                              <w:p w14:paraId="289794B1" w14:textId="77777777" w:rsidR="00723F7A" w:rsidRPr="00F878E6" w:rsidRDefault="00723F7A" w:rsidP="00723F7A">
                                <w:pPr>
                                  <w:pStyle w:val="NoSpacing"/>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Straight Arrow Connector 118"/>
                          <wps:cNvCnPr/>
                          <wps:spPr>
                            <a:xfrm flipH="1">
                              <a:off x="5627077" y="4900246"/>
                              <a:ext cx="605350" cy="238272"/>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19" name="Straight Arrow Connector 119"/>
                          <wps:cNvCnPr/>
                          <wps:spPr>
                            <a:xfrm flipH="1">
                              <a:off x="6084277" y="5251939"/>
                              <a:ext cx="382612" cy="124216"/>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25" name="Diamond 125"/>
                          <wps:cNvSpPr/>
                          <wps:spPr>
                            <a:xfrm>
                              <a:off x="7924800" y="5134708"/>
                              <a:ext cx="921385" cy="917575"/>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18E7F4" w14:textId="047BEFEF" w:rsidR="00723F7A" w:rsidRPr="0050171A" w:rsidRDefault="00723F7A" w:rsidP="00723F7A">
                                <w:pPr>
                                  <w:pStyle w:val="NoSpacing"/>
                                  <w:jc w:val="center"/>
                                  <w:rPr>
                                    <w:lang w:val="en-US"/>
                                  </w:rPr>
                                </w:pPr>
                                <w:r>
                                  <w:rPr>
                                    <w:lang w:val="en-US"/>
                                  </w:rPr>
                                  <w:t>Done f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Straight Arrow Connector 126"/>
                          <wps:cNvCnPr/>
                          <wps:spPr>
                            <a:xfrm flipH="1" flipV="1">
                              <a:off x="8370277" y="4794739"/>
                              <a:ext cx="0" cy="345440"/>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27" name="Rectangle 127"/>
                          <wps:cNvSpPr/>
                          <wps:spPr>
                            <a:xfrm>
                              <a:off x="8065477" y="4443046"/>
                              <a:ext cx="681550" cy="339578"/>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898B44" w14:textId="637286E0" w:rsidR="00723F7A" w:rsidRPr="0050171A" w:rsidRDefault="00723F7A" w:rsidP="00723F7A">
                                <w:pPr>
                                  <w:pStyle w:val="NoSpacing"/>
                                  <w:jc w:val="center"/>
                                  <w:rPr>
                                    <w:lang w:val="en-US"/>
                                  </w:rPr>
                                </w:pPr>
                                <w:r>
                                  <w:rPr>
                                    <w:lang w:val="en-US"/>
                                  </w:rPr>
                                  <w:t>C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Oval 128"/>
                          <wps:cNvSpPr/>
                          <wps:spPr>
                            <a:xfrm rot="4465101" flipV="1">
                              <a:off x="7543800" y="3370385"/>
                              <a:ext cx="1036467" cy="559840"/>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C69C5B" w14:textId="6F16A4EF" w:rsidR="00723F7A" w:rsidRDefault="00723F7A" w:rsidP="00723F7A">
                                <w:pPr>
                                  <w:pStyle w:val="NoSpacing"/>
                                  <w:jc w:val="center"/>
                                  <w:rPr>
                                    <w:lang w:val="en-US"/>
                                  </w:rPr>
                                </w:pPr>
                                <w:r>
                                  <w:rPr>
                                    <w:lang w:val="en-US"/>
                                  </w:rPr>
                                  <w:t>Item ID</w:t>
                                </w:r>
                              </w:p>
                              <w:p w14:paraId="05693F3B" w14:textId="77777777" w:rsidR="00723F7A" w:rsidRPr="00F878E6" w:rsidRDefault="00723F7A" w:rsidP="00723F7A">
                                <w:pPr>
                                  <w:pStyle w:val="NoSpacing"/>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Oval 129"/>
                          <wps:cNvSpPr/>
                          <wps:spPr>
                            <a:xfrm rot="7244242" flipV="1">
                              <a:off x="8217877" y="3423139"/>
                              <a:ext cx="1036467" cy="559840"/>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175926" w14:textId="5706AA15" w:rsidR="00723F7A" w:rsidRDefault="00723F7A" w:rsidP="00723F7A">
                                <w:pPr>
                                  <w:pStyle w:val="NoSpacing"/>
                                  <w:jc w:val="center"/>
                                  <w:rPr>
                                    <w:lang w:val="en-US"/>
                                  </w:rPr>
                                </w:pPr>
                                <w:r>
                                  <w:rPr>
                                    <w:lang w:val="en-US"/>
                                  </w:rPr>
                                  <w:t xml:space="preserve">Total Cost </w:t>
                                </w:r>
                              </w:p>
                              <w:p w14:paraId="54C3B9FB" w14:textId="77777777" w:rsidR="00723F7A" w:rsidRPr="00F878E6" w:rsidRDefault="00723F7A" w:rsidP="00723F7A">
                                <w:pPr>
                                  <w:pStyle w:val="NoSpacing"/>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 name="Straight Arrow Connector 130"/>
                          <wps:cNvCnPr/>
                          <wps:spPr>
                            <a:xfrm flipH="1" flipV="1">
                              <a:off x="8299939" y="4103077"/>
                              <a:ext cx="0" cy="345440"/>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31" name="Straight Arrow Connector 131"/>
                          <wps:cNvCnPr/>
                          <wps:spPr>
                            <a:xfrm flipH="1" flipV="1">
                              <a:off x="8452339" y="4103077"/>
                              <a:ext cx="0" cy="345440"/>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33" name="Straight Arrow Connector 133"/>
                          <wps:cNvCnPr/>
                          <wps:spPr>
                            <a:xfrm flipV="1">
                              <a:off x="7455877" y="1477108"/>
                              <a:ext cx="0" cy="3078089"/>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34" name="Diamond 134"/>
                          <wps:cNvSpPr/>
                          <wps:spPr>
                            <a:xfrm>
                              <a:off x="6916616" y="2274277"/>
                              <a:ext cx="1068070" cy="800100"/>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1D8E94" w14:textId="5625D5F2" w:rsidR="008661ED" w:rsidRPr="0050171A" w:rsidRDefault="008661ED" w:rsidP="008661ED">
                                <w:pPr>
                                  <w:pStyle w:val="NoSpacing"/>
                                  <w:jc w:val="center"/>
                                  <w:rPr>
                                    <w:lang w:val="en-US"/>
                                  </w:rPr>
                                </w:pPr>
                                <w:r>
                                  <w:rPr>
                                    <w:lang w:val="en-US"/>
                                  </w:rPr>
                                  <w:t>Made o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Rectangle 135"/>
                          <wps:cNvSpPr/>
                          <wps:spPr>
                            <a:xfrm>
                              <a:off x="6775939" y="1137139"/>
                              <a:ext cx="1290955" cy="339090"/>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68CC4C" w14:textId="02D3BF2F" w:rsidR="008661ED" w:rsidRPr="0050171A" w:rsidRDefault="008661ED" w:rsidP="008661ED">
                                <w:pPr>
                                  <w:pStyle w:val="NoSpacing"/>
                                  <w:jc w:val="center"/>
                                  <w:rPr>
                                    <w:lang w:val="en-US"/>
                                  </w:rPr>
                                </w:pPr>
                                <w:r>
                                  <w:rPr>
                                    <w:lang w:val="en-US"/>
                                  </w:rPr>
                                  <w:t xml:space="preserve">Produc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flipV="1">
                              <a:off x="4947139" y="4630615"/>
                              <a:ext cx="757750" cy="0"/>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37" name="Straight Arrow Connector 137"/>
                          <wps:cNvCnPr/>
                          <wps:spPr>
                            <a:xfrm flipV="1">
                              <a:off x="5697416" y="2614246"/>
                              <a:ext cx="0" cy="2055251"/>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38" name="Straight Arrow Connector 138"/>
                          <wps:cNvCnPr/>
                          <wps:spPr>
                            <a:xfrm flipH="1">
                              <a:off x="5709139" y="2625969"/>
                              <a:ext cx="1214950" cy="0"/>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40" name="Oval 140"/>
                          <wps:cNvSpPr/>
                          <wps:spPr>
                            <a:xfrm rot="10800000" flipV="1">
                              <a:off x="6693877" y="222739"/>
                              <a:ext cx="693273" cy="383540"/>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8F8A8D" w14:textId="0B4BDF86" w:rsidR="008F481A" w:rsidRPr="008F481A" w:rsidRDefault="008F481A" w:rsidP="008F481A">
                                <w:pPr>
                                  <w:pStyle w:val="NoSpacing"/>
                                  <w:jc w:val="center"/>
                                  <w:rPr>
                                    <w:sz w:val="13"/>
                                    <w:lang w:val="en-US"/>
                                  </w:rPr>
                                </w:pPr>
                                <w:r w:rsidRPr="008F481A">
                                  <w:rPr>
                                    <w:sz w:val="13"/>
                                    <w:lang w:val="en-US"/>
                                  </w:rPr>
                                  <w:t>Product ID</w:t>
                                </w:r>
                              </w:p>
                              <w:p w14:paraId="4162EDDC" w14:textId="77777777" w:rsidR="008F481A" w:rsidRPr="008F481A" w:rsidRDefault="008F481A" w:rsidP="008F481A">
                                <w:pPr>
                                  <w:pStyle w:val="NoSpacing"/>
                                  <w:jc w:val="center"/>
                                  <w:rPr>
                                    <w:sz w:val="13"/>
                                    <w:lang w:val="en-US"/>
                                  </w:rPr>
                                </w:pPr>
                              </w:p>
                              <w:p w14:paraId="48C314AB" w14:textId="77777777" w:rsidR="008F481A" w:rsidRPr="008F481A" w:rsidRDefault="008F481A" w:rsidP="008F481A">
                                <w:pPr>
                                  <w:pStyle w:val="NoSpacing"/>
                                  <w:jc w:val="center"/>
                                  <w:rPr>
                                    <w:sz w:val="13"/>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Straight Arrow Connector 142"/>
                          <wps:cNvCnPr/>
                          <wps:spPr>
                            <a:xfrm flipV="1">
                              <a:off x="2579077" y="902677"/>
                              <a:ext cx="45719" cy="228112"/>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43" name="Oval 143"/>
                          <wps:cNvSpPr/>
                          <wps:spPr>
                            <a:xfrm rot="10800000" flipV="1">
                              <a:off x="7537939" y="211015"/>
                              <a:ext cx="693273" cy="383540"/>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0455A4" w14:textId="14D2C344" w:rsidR="008F481A" w:rsidRPr="008F481A" w:rsidRDefault="008F481A" w:rsidP="008F481A">
                                <w:pPr>
                                  <w:pStyle w:val="NoSpacing"/>
                                  <w:jc w:val="center"/>
                                  <w:rPr>
                                    <w:sz w:val="13"/>
                                    <w:lang w:val="en-US"/>
                                  </w:rPr>
                                </w:pPr>
                                <w:r w:rsidRPr="008F481A">
                                  <w:rPr>
                                    <w:sz w:val="13"/>
                                    <w:lang w:val="en-US"/>
                                  </w:rPr>
                                  <w:t>P</w:t>
                                </w:r>
                                <w:r>
                                  <w:rPr>
                                    <w:sz w:val="13"/>
                                    <w:lang w:val="en-US"/>
                                  </w:rPr>
                                  <w:t xml:space="preserve">roduct Typ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Straight Arrow Connector 144"/>
                          <wps:cNvCnPr/>
                          <wps:spPr>
                            <a:xfrm flipV="1">
                              <a:off x="7608277" y="562708"/>
                              <a:ext cx="45085" cy="579755"/>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45" name="Rectangle 145"/>
                          <wps:cNvSpPr/>
                          <wps:spPr>
                            <a:xfrm>
                              <a:off x="1969477" y="1125415"/>
                              <a:ext cx="1290955" cy="339090"/>
                            </a:xfrm>
                            <a:prstGeom prst="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7C526C" w14:textId="61ABCEB5" w:rsidR="008F481A" w:rsidRPr="0050171A" w:rsidRDefault="008F481A" w:rsidP="008F481A">
                                <w:pPr>
                                  <w:pStyle w:val="NoSpacing"/>
                                  <w:jc w:val="center"/>
                                  <w:rPr>
                                    <w:lang w:val="en-US"/>
                                  </w:rPr>
                                </w:pPr>
                                <w:r>
                                  <w:rPr>
                                    <w:lang w:val="en-US"/>
                                  </w:rPr>
                                  <w:t xml:space="preserve">Segment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Oval 146"/>
                          <wps:cNvSpPr/>
                          <wps:spPr>
                            <a:xfrm rot="10800000" flipV="1">
                              <a:off x="2051539" y="562708"/>
                              <a:ext cx="692785" cy="383540"/>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AE9510" w14:textId="54E51E89" w:rsidR="008F481A" w:rsidRPr="008F481A" w:rsidRDefault="008F481A" w:rsidP="008F481A">
                                <w:pPr>
                                  <w:pStyle w:val="NoSpacing"/>
                                  <w:jc w:val="center"/>
                                  <w:rPr>
                                    <w:sz w:val="13"/>
                                    <w:lang w:val="en-US"/>
                                  </w:rPr>
                                </w:pPr>
                                <w:r>
                                  <w:rPr>
                                    <w:sz w:val="13"/>
                                    <w:lang w:val="en-US"/>
                                  </w:rPr>
                                  <w:t>Segment ID</w:t>
                                </w:r>
                              </w:p>
                              <w:p w14:paraId="0F9974BC" w14:textId="77777777" w:rsidR="008F481A" w:rsidRPr="008F481A" w:rsidRDefault="008F481A" w:rsidP="008F481A">
                                <w:pPr>
                                  <w:pStyle w:val="NoSpacing"/>
                                  <w:jc w:val="center"/>
                                  <w:rPr>
                                    <w:sz w:val="13"/>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Oval 147"/>
                          <wps:cNvSpPr/>
                          <wps:spPr>
                            <a:xfrm rot="10800000" flipV="1">
                              <a:off x="2954216" y="644769"/>
                              <a:ext cx="692785" cy="383540"/>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273079" w14:textId="5AA955D7" w:rsidR="008F481A" w:rsidRPr="008F481A" w:rsidRDefault="008F481A" w:rsidP="008F481A">
                                <w:pPr>
                                  <w:pStyle w:val="NoSpacing"/>
                                  <w:jc w:val="center"/>
                                  <w:rPr>
                                    <w:sz w:val="13"/>
                                    <w:lang w:val="en-US"/>
                                  </w:rPr>
                                </w:pPr>
                                <w:r>
                                  <w:rPr>
                                    <w:sz w:val="13"/>
                                    <w:lang w:val="en-US"/>
                                  </w:rPr>
                                  <w:t>Segment Name</w:t>
                                </w:r>
                              </w:p>
                              <w:p w14:paraId="167B65A8" w14:textId="77777777" w:rsidR="008F481A" w:rsidRPr="008F481A" w:rsidRDefault="008F481A" w:rsidP="008F481A">
                                <w:pPr>
                                  <w:pStyle w:val="NoSpacing"/>
                                  <w:rPr>
                                    <w:sz w:val="13"/>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Straight Arrow Connector 148"/>
                          <wps:cNvCnPr/>
                          <wps:spPr>
                            <a:xfrm flipV="1">
                              <a:off x="7233139" y="562708"/>
                              <a:ext cx="45719" cy="580292"/>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49" name="Straight Arrow Connector 149"/>
                          <wps:cNvCnPr/>
                          <wps:spPr>
                            <a:xfrm flipV="1">
                              <a:off x="2919046" y="902677"/>
                              <a:ext cx="45719" cy="228112"/>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50" name="Diamond 150"/>
                          <wps:cNvSpPr/>
                          <wps:spPr>
                            <a:xfrm>
                              <a:off x="4255477" y="0"/>
                              <a:ext cx="1068070" cy="685800"/>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488448" w14:textId="5E6E626A" w:rsidR="008F481A" w:rsidRPr="00472397" w:rsidRDefault="008F481A" w:rsidP="008F481A">
                                <w:pPr>
                                  <w:pStyle w:val="NoSpacing"/>
                                  <w:jc w:val="center"/>
                                  <w:rPr>
                                    <w:sz w:val="15"/>
                                    <w:lang w:val="en-US"/>
                                  </w:rPr>
                                </w:pPr>
                                <w:r w:rsidRPr="00472397">
                                  <w:rPr>
                                    <w:sz w:val="15"/>
                                    <w:lang w:val="en-US"/>
                                  </w:rPr>
                                  <w:t>Belongs 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Straight Arrow Connector 151"/>
                          <wps:cNvCnPr/>
                          <wps:spPr>
                            <a:xfrm flipV="1">
                              <a:off x="1207477" y="1242646"/>
                              <a:ext cx="735135" cy="0"/>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52" name="Straight Arrow Connector 152"/>
                          <wps:cNvCnPr/>
                          <wps:spPr>
                            <a:xfrm flipV="1">
                              <a:off x="1207477" y="328246"/>
                              <a:ext cx="0" cy="903605"/>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53" name="Straight Arrow Connector 153"/>
                          <wps:cNvCnPr/>
                          <wps:spPr>
                            <a:xfrm flipV="1">
                              <a:off x="1207477" y="339969"/>
                              <a:ext cx="3047658" cy="0"/>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grpSp>
                      <wps:wsp>
                        <wps:cNvPr id="155" name="Straight Arrow Connector 155"/>
                        <wps:cNvCnPr/>
                        <wps:spPr>
                          <a:xfrm>
                            <a:off x="5322277" y="328246"/>
                            <a:ext cx="916012" cy="0"/>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56" name="Straight Arrow Connector 156"/>
                        <wps:cNvCnPr/>
                        <wps:spPr>
                          <a:xfrm flipH="1">
                            <a:off x="6236677" y="328246"/>
                            <a:ext cx="0" cy="805571"/>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57" name="Straight Arrow Connector 157"/>
                        <wps:cNvCnPr/>
                        <wps:spPr>
                          <a:xfrm>
                            <a:off x="6236677" y="1137139"/>
                            <a:ext cx="535012" cy="0"/>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327A151" id="Group 158" o:spid="_x0000_s1084" style="position:absolute;left:0;text-align:left;margin-left:-46.15pt;margin-top:36.9pt;width:709.9pt;height:476.55pt;z-index:251805696" coordsize="9016031,6052283"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">
                <v:group id="Group 154" o:spid="_x0000_s1085" style="position:absolute;width:9016031;height:6052283" coordsize="9016031,605228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CdMs0LDAAAA3AAAAA8A&#10;AAAAAAAAAAAAAAAAqQIAAGRycy9kb3ducmV2LnhtbFBLBQYAAAAABAAEAPoAAACZAwAAAAA=&#10;">
                  <v:line id="Straight Connector 76" o:spid="_x0000_s1086" style="position:absolute;flip:y;visibility:visible;mso-wrap-style:square" from="3270739,1242646" to="6771689,1248898"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LeA8QAAADbAAAADwAAAGRycy9kb3ducmV2LnhtbESPT2vCQBTE70K/w/IK3uqmAbVEVyn1&#10;D14srVXPz+wzG5p9G7JrjN/eLRQ8DjPzG2Y672wlWmp86VjB6yABQZw7XXKhYP+zenkD4QOyxsox&#10;KbiRh/nsqTfFTLsrf1O7C4WIEPYZKjAh1JmUPjdk0Q9cTRy9s2sshiibQuoGrxFuK5kmyUhaLDku&#10;GKzpw1D+u7tYBQfTSvzcjpfH07qVi3SYfhXrVKn+c/c+ARGoC4/wf3ujFYxH8Pcl/gA5uwM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z8t4DxAAAANsAAAAPAAAAAAAAAAAA&#10;AAAAAKECAABkcnMvZG93bnJldi54bWxQSwUGAAAAAAQABAD5AAAAkgMAAAAA&#10;" strokecolor="black [3213]" strokeweight="1.5pt">
                    <v:stroke joinstyle="miter"/>
                  </v:line>
                  <v:rect id="Rectangle 73" o:spid="_x0000_s1087" style="position:absolute;left:4407877;top:2274277;width:833755;height:3479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6/OuwwAA&#10;ANsAAAAPAAAAZHJzL2Rvd25yZXYueG1sRI9BawIxFITvgv8hPMGL1KxVtGyNIqWyvart0uNj87pZ&#10;unlZklTXf28KgsdhZr5h1tvetuJMPjSOFcymGQjiyumGawWfp/3TC4gQkTW2jknBlQJsN8PBGnPt&#10;Lnyg8zHWIkE45KjAxNjlUobKkMUwdR1x8n6ctxiT9LXUHi8Jblv5nGVLabHhtGCwozdD1e/xzyoo&#10;4iQsfVGG01e5L9qJ+V69lwulxqN+9woiUh8f4Xv7QytYzeH/S/oBcnM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q6/OuwwAAANsAAAAPAAAAAAAAAAAAAAAAAJcCAABkcnMvZG93&#10;bnJldi54bWxQSwUGAAAAAAQABAD1AAAAhwMAAAAA&#10;" fillcolor="white [3201]" strokecolor="black [3213]" strokeweight="2.25pt">
                    <v:textbox>
                      <w:txbxContent>
                        <w:p w14:paraId="127928C4" w14:textId="69B5DBEF" w:rsidR="00F878E6" w:rsidRPr="0050171A" w:rsidRDefault="00F878E6" w:rsidP="0050171A">
                          <w:pPr>
                            <w:pStyle w:val="NoSpacing"/>
                            <w:jc w:val="center"/>
                            <w:rPr>
                              <w:lang w:val="en-US"/>
                            </w:rPr>
                          </w:pPr>
                          <w:r>
                            <w:rPr>
                              <w:lang w:val="en-US"/>
                            </w:rPr>
                            <w:t xml:space="preserve">Online Shop </w:t>
                          </w:r>
                        </w:p>
                      </w:txbxContent>
                    </v:textbox>
                  </v:rect>
                  <v:shapetype id="_x0000_t4" coordsize="21600,21600" o:spt="4" path="m10800,0l0,10800,10800,21600,21600,10800xe">
                    <v:stroke joinstyle="miter"/>
                    <v:path gradientshapeok="t" o:connecttype="rect" textboxrect="5400,5400,16200,16200"/>
                  </v:shapetype>
                  <v:shape id="Diamond 74" o:spid="_x0000_s1088" type="#_x0000_t4" style="position:absolute;left:4325816;top:902677;width:921385;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qTFlwwAA&#10;ANsAAAAPAAAAZHJzL2Rvd25yZXYueG1sRI9BawIxFITvBf9DeEJvNdFaW1ajiCD0JLgq0ttj87pZ&#10;3Lysm1TXf28EocdhZr5hZovO1eJCbag8axgOFAjiwpuKSw373frtC0SIyAZrz6ThRgEW897LDDPj&#10;r7ylSx5LkSAcMtRgY2wyKUNhyWEY+IY4eb++dRiTbEtpWrwmuKvlSKmJdFhxWrDY0MpSccr/nIZ8&#10;U76f1Wj9484HUjcrD8ePfKj1a79bTkFE6uJ/+Nn+Nho+x/D4kn6AnN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SqTFlwwAAANsAAAAPAAAAAAAAAAAAAAAAAJcCAABkcnMvZG93&#10;bnJldi54bWxQSwUGAAAAAAQABAD1AAAAhwMAAAAA&#10;" fillcolor="white [3201]" strokecolor="black [3213]" strokeweight="2.25pt">
                    <v:textbox>
                      <w:txbxContent>
                        <w:p w14:paraId="6CC3CCA0" w14:textId="760A5C06" w:rsidR="00F878E6" w:rsidRPr="0050171A" w:rsidRDefault="00F878E6" w:rsidP="0050171A">
                          <w:pPr>
                            <w:pStyle w:val="NoSpacing"/>
                            <w:jc w:val="center"/>
                            <w:rPr>
                              <w:lang w:val="en-US"/>
                            </w:rPr>
                          </w:pPr>
                          <w:r>
                            <w:rPr>
                              <w:lang w:val="en-US"/>
                            </w:rPr>
                            <w:t>Has</w:t>
                          </w:r>
                        </w:p>
                      </w:txbxContent>
                    </v:textbox>
                  </v:shape>
                  <v:line id="Straight Connector 75" o:spid="_x0000_s1089" style="position:absolute;visibility:visible;mso-wrap-style:square" from="4794739,1594339" to="4794739,228013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tOKwMUAAADbAAAADwAAAGRycy9kb3ducmV2LnhtbESPT2vCQBTE74V+h+UVvNWN/yV1lRoQ&#10;RbxExdLbI/tM0mbfhuyq8dt3C4LHYWZ+w8wWranElRpXWlbQ60YgiDOrS84VHA+r9ykI55E1VpZJ&#10;wZ0cLOavLzOMtb1xSte9z0WAsItRQeF9HUvpsoIMuq6tiYN3to1BH2STS93gLcBNJftRNJYGSw4L&#10;BdaUFJT97i9GQXvqb1fJYHxOv9PhV/LTW+e7JSvVeWs/P0B4av0z/GhvtILJCP6/hB8g53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vtOKwMUAAADbAAAADwAAAAAAAAAA&#10;AAAAAAChAgAAZHJzL2Rvd25yZXYueG1sUEsFBgAAAAAEAAQA+QAAAJMDAAAAAA==&#10;" strokecolor="black [3213]" strokeweight="1.5pt">
                    <v:stroke joinstyle="miter"/>
                  </v:line>
                  <v:line id="Straight Connector 77" o:spid="_x0000_s1090" style="position:absolute;visibility:visible;mso-wrap-style:square" from="3950677,2391508" to="4401820,239443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U2xLMYAAADbAAAADwAAAGRycy9kb3ducmV2LnhtbESPT2vCQBTE74V+h+UVvNWNthhJ3Ugb&#10;EKV4iYri7ZF9+dNm34bsqum3dwuFHoeZ+Q2zWA6mFVfqXWNZwWQcgSAurG64UnDYr57nIJxH1tha&#10;JgU/5GCZPj4sMNH2xjldd74SAcIuQQW1910ipStqMujGtiMOXml7gz7IvpK6x1uAm1ZOo2gmDTYc&#10;FmrsKKup+N5djILhOP1cZS+zMj/nr6fsa7Kuth+s1OhpeH8D4Wnw/+G/9kYriGP4/RJ+gEz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FNsSzGAAAA2wAAAA8AAAAAAAAA&#10;AAAAAAAAoQIAAGRycy9kb3ducmV2LnhtbFBLBQYAAAAABAAEAPkAAACUAwAAAAA=&#10;" strokecolor="black [3213]" strokeweight="1.5pt">
                    <v:stroke joinstyle="miter"/>
                  </v:line>
                  <v:line id="Straight Connector 78" o:spid="_x0000_s1091" style="position:absolute;visibility:visible;mso-wrap-style:square" from="3950677,2391508" to="3952289,284831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NIlXsMAAADbAAAADwAAAGRycy9kb3ducmV2LnhtbERPy2rCQBTdF/yH4Qru6iRpsSVmFBsQ&#10;pXQTWyruLpmbh2buhMyo6d93FoUuD+edrUfTiRsNrrWsIJ5HIIhLq1uuFXx9bh9fQTiPrLGzTAp+&#10;yMF6NXnIMNX2zgXdDr4WIYRdigoa7/tUSlc2ZNDNbU8cuMoOBn2AQy31gPcQbjqZRNFCGmw5NDTY&#10;U95QeTlcjYLxO3nf5k+LqjgVz8f8HO/qjzdWajYdN0sQnkb/L/5z77WClzA2fAk/QK5+A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DSJV7DAAAA2wAAAA8AAAAAAAAAAAAA&#10;AAAAoQIAAGRycy9kb3ducmV2LnhtbFBLBQYAAAAABAAEAPkAAACRAwAAAAA=&#10;" strokecolor="black [3213]" strokeweight="1.5pt">
                    <v:stroke joinstyle="miter"/>
                  </v:line>
                  <v:shape id="Diamond 79" o:spid="_x0000_s1092" type="#_x0000_t4" style="position:absolute;left:3188677;top:2848708;width:1529080;height:9137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qJ77wwAA&#10;ANsAAAAPAAAAZHJzL2Rvd25yZXYueG1sRI9BawIxFITvBf9DeEJvNdFibVejiCD0JLgq0ttj87pZ&#10;3Lysm1TXf28EocdhZr5hZovO1eJCbag8axgOFAjiwpuKSw373frtE0SIyAZrz6ThRgEW897LDDPj&#10;r7ylSx5LkSAcMtRgY2wyKUNhyWEY+IY4eb++dRiTbEtpWrwmuKvlSKkP6bDitGCxoZWl4pT/OQ35&#10;pnw/q9H6x50PpG5WHo7jfKj1a79bTkFE6uJ/+Nn+NhomX/D4kn6AnN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8qJ77wwAAANsAAAAPAAAAAAAAAAAAAAAAAJcCAABkcnMvZG93&#10;bnJldi54bWxQSwUGAAAAAAQABAD1AAAAhwMAAAAA&#10;" fillcolor="white [3201]" strokecolor="black [3213]" strokeweight="2.25pt">
                    <v:textbox>
                      <w:txbxContent>
                        <w:p w14:paraId="46F3427D" w14:textId="3F6BB5B2" w:rsidR="00F878E6" w:rsidRPr="0050171A" w:rsidRDefault="00F878E6" w:rsidP="007D368B">
                          <w:pPr>
                            <w:pStyle w:val="NoSpacing"/>
                            <w:jc w:val="center"/>
                            <w:rPr>
                              <w:lang w:val="en-US"/>
                            </w:rPr>
                          </w:pPr>
                          <w:r>
                            <w:rPr>
                              <w:lang w:val="en-US"/>
                            </w:rPr>
                            <w:t>Belong to</w:t>
                          </w:r>
                        </w:p>
                      </w:txbxContent>
                    </v:textbox>
                  </v:shape>
                  <v:line id="Straight Connector 82" o:spid="_x0000_s1093" style="position:absolute;visibility:visible;mso-wrap-style:square" from="2661139,3305908" to="3190534,330883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O9ik8QAAADbAAAADwAAAGRycy9kb3ducmV2LnhtbESPQWvCQBSE70L/w/IKvenGVESiq7QB&#10;qYiX2KJ4e2SfSTT7NmS3Gv+9Kwgeh5n5hpktOlOLC7WusqxgOIhAEOdWV1wo+Ptd9icgnEfWWFsm&#10;BTdysJi/9WaYaHvljC5bX4gAYZeggtL7JpHS5SUZdAPbEAfvaFuDPsi2kLrFa4CbWsZRNJYGKw4L&#10;JTaUlpSft/9GQbeL18v0c3zMDtlon56GP8Xmm5X6eO++piA8df4VfrZXWsEkhseX8APk/A4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E72KTxAAAANsAAAAPAAAAAAAAAAAA&#10;AAAAAKECAABkcnMvZG93bnJldi54bWxQSwUGAAAAAAQABAD5AAAAkgMAAAAA&#10;" strokecolor="black [3213]" strokeweight="1.5pt">
                    <v:stroke joinstyle="miter"/>
                  </v:line>
                  <v:group id="Group 94" o:spid="_x0000_s1094" style="position:absolute;left:1817077;top:1582615;width:1551842;height:1060939" coordsize="1551842,106093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">
                    <v:oval id="Oval 83" o:spid="_x0000_s1095" style="position:absolute;left:285749;top:394189;width:990600;height:342900;rotation:-3944752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3V0IxgAA&#10;ANsAAAAPAAAAZHJzL2Rvd25yZXYueG1sRI9Ba8JAFITvhf6H5RV6kbqxQpXoKqWlVRAPxoIeH9ln&#10;Esy+jbvbmPx7Vyj0OMzMN8x82ZlatOR8ZVnBaJiAIM6trrhQ8LP/epmC8AFZY22ZFPTkYbl4fJhj&#10;qu2Vd9RmoRARwj5FBWUITSqlz0sy6Ie2IY7eyTqDIUpXSO3wGuGmlq9J8iYNVhwXSmzoo6T8nP0a&#10;BadjP1oN2knY9J9ucMi6S/+9vSj1/NS9z0AE6sJ/+K+91gqmY7h/iT9ALm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n3V0IxgAAANsAAAAPAAAAAAAAAAAAAAAAAJcCAABkcnMv&#10;ZG93bnJldi54bWxQSwUGAAAAAAQABAD1AAAAigMAAAAA&#10;" fillcolor="white [3201]" strokecolor="black [3213]" strokeweight=".25pt">
                      <v:stroke joinstyle="miter"/>
                      <v:textbox>
                        <w:txbxContent>
                          <w:p w14:paraId="37F1B563" w14:textId="733A0DE9" w:rsidR="00F878E6" w:rsidRPr="00F878E6" w:rsidRDefault="00F878E6" w:rsidP="00F878E6">
                            <w:pPr>
                              <w:pStyle w:val="NoSpacing"/>
                              <w:rPr>
                                <w:lang w:val="en-US"/>
                              </w:rPr>
                            </w:pPr>
                            <w:r>
                              <w:rPr>
                                <w:lang w:val="en-US"/>
                              </w:rPr>
                              <w:t>Address#1</w:t>
                            </w:r>
                          </w:p>
                        </w:txbxContent>
                      </v:textbox>
                    </v:oval>
                    <v:oval id="Oval 84" o:spid="_x0000_s1096" style="position:absolute;left:561242;top:716574;width:990600;height:342900;rotation:-1994999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RWA2xQAA&#10;ANsAAAAPAAAAZHJzL2Rvd25yZXYueG1sRI9Pi8IwFMTvC36H8IS9rakiKtUoIggKK6x/Lt4ezbOt&#10;Ni81iVr3028WBI/DzPyGmcwaU4k7OV9aVtDtJCCIM6tLzhUc9suvEQgfkDVWlknBkzzMpq2PCaba&#10;PnhL913IRYSwT1FBEUKdSumzggz6jq2Jo3eyzmCI0uVSO3xEuKlkL0kG0mDJcaHAmhYFZZfdzSi4&#10;XH+Gx9P3qnHPzbn6LdfHw767Vuqz3czHIAI14R1+tVdawagP/1/iD5DT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9FYDbFAAAA2wAAAA8AAAAAAAAAAAAAAAAAlwIAAGRycy9k&#10;b3ducmV2LnhtbFBLBQYAAAAABAAEAPUAAACJAwAAAAA=&#10;" fillcolor="white [3201]" strokecolor="black [3213]" strokeweight=".25pt">
                      <v:stroke joinstyle="miter"/>
                      <v:textbox>
                        <w:txbxContent>
                          <w:p w14:paraId="5B1FF074" w14:textId="7898D431" w:rsidR="00F878E6" w:rsidRPr="00F878E6" w:rsidRDefault="00F878E6" w:rsidP="00F878E6">
                            <w:pPr>
                              <w:pStyle w:val="NoSpacing"/>
                              <w:rPr>
                                <w:lang w:val="en-US"/>
                              </w:rPr>
                            </w:pPr>
                            <w:r>
                              <w:rPr>
                                <w:lang w:val="en-US"/>
                              </w:rPr>
                              <w:t>Address#2</w:t>
                            </w:r>
                          </w:p>
                        </w:txbxContent>
                      </v:textbox>
                    </v:oval>
                    <v:oval id="Oval 86" o:spid="_x0000_s1097" style="position:absolute;left:-19050;top:323850;width:990600;height:342900;rotation:-5478208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Qx4JwwAA&#10;ANsAAAAPAAAAZHJzL2Rvd25yZXYueG1sRI9Pi8IwFMTvwn6H8Ba8aeoepFSjiLjsCl78g7vHR/Ns&#10;i8lLaVKtfnojCB6HmfkNM5131ogLNb5yrGA0TEAQ505XXCg47L8HKQgfkDUax6TgRh7ms4/eFDPt&#10;rrylyy4UIkLYZ6igDKHOpPR5SRb90NXE0Tu5xmKIsimkbvAa4dbIryQZS4sVx4USa1qWlJ93rVWw&#10;71rT/pjRGsMx3ZzvtfOrv3+l+p/dYgIiUBfe4Vf7VytIx/D8En+AnD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AQx4JwwAAANsAAAAPAAAAAAAAAAAAAAAAAJcCAABkcnMvZG93&#10;bnJldi54bWxQSwUGAAAAAAQABAD1AAAAhwMAAAAA&#10;" fillcolor="white [3201]" strokecolor="black [3213]" strokeweight=".25pt">
                      <v:stroke joinstyle="miter"/>
                      <v:textbox>
                        <w:txbxContent>
                          <w:p w14:paraId="14BB2A8F" w14:textId="2177BE73" w:rsidR="00F878E6" w:rsidRDefault="00F878E6" w:rsidP="00F878E6">
                            <w:pPr>
                              <w:pStyle w:val="NoSpacing"/>
                              <w:rPr>
                                <w:lang w:val="en-US"/>
                              </w:rPr>
                            </w:pPr>
                            <w:r>
                              <w:rPr>
                                <w:lang w:val="en-US"/>
                              </w:rPr>
                              <w:t>E-mail ID</w:t>
                            </w:r>
                          </w:p>
                          <w:p w14:paraId="090F0D23" w14:textId="77777777" w:rsidR="00F878E6" w:rsidRPr="00F878E6" w:rsidRDefault="00F878E6" w:rsidP="00F878E6">
                            <w:pPr>
                              <w:pStyle w:val="NoSpacing"/>
                              <w:rPr>
                                <w:lang w:val="en-US"/>
                              </w:rPr>
                            </w:pPr>
                          </w:p>
                        </w:txbxContent>
                      </v:textbox>
                    </v:oval>
                    <v:oval id="Oval 87" o:spid="_x0000_s1098" style="position:absolute;left:-323850;top:323850;width:990600;height:342900;rotation:-6581259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C162xgAA&#10;ANsAAAAPAAAAZHJzL2Rvd25yZXYueG1sRI9Ba8JAFITvQv/D8gQvopt6qDG6ShuUWm+1Qnt8ZJ9J&#10;bPbtNrvV2F/fFQo9DjPzDbNYdaYRZ2p9bVnB/TgBQVxYXXOp4PC2GaUgfEDW2FgmBVfysFre9RaY&#10;aXvhVzrvQykihH2GCqoQXCalLyoy6MfWEUfvaFuDIcq2lLrFS4SbRk6S5EEarDkuVOgor6j43H8b&#10;Be4ldU/8Ncxn65/n3Wz4bvPr6UOpQb97nIMI1IX/8F97qxWkU7h9iT9ALn8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cC162xgAAANsAAAAPAAAAAAAAAAAAAAAAAJcCAABkcnMv&#10;ZG93bnJldi54bWxQSwUGAAAAAAQABAD1AAAAigMAAAAA&#10;" fillcolor="white [3201]" strokecolor="black [3213]" strokeweight=".25pt">
                      <v:stroke joinstyle="miter"/>
                      <v:textbox>
                        <w:txbxContent>
                          <w:p w14:paraId="3BB549C8" w14:textId="771BD3EA" w:rsidR="00F878E6" w:rsidRDefault="00F878E6" w:rsidP="00F878E6">
                            <w:pPr>
                              <w:pStyle w:val="NoSpacing"/>
                              <w:rPr>
                                <w:lang w:val="en-US"/>
                              </w:rPr>
                            </w:pPr>
                            <w:r>
                              <w:rPr>
                                <w:lang w:val="en-US"/>
                              </w:rPr>
                              <w:t>Password</w:t>
                            </w:r>
                          </w:p>
                          <w:p w14:paraId="34DC5F83" w14:textId="77777777" w:rsidR="00F878E6" w:rsidRPr="00F878E6" w:rsidRDefault="00F878E6" w:rsidP="00F878E6">
                            <w:pPr>
                              <w:pStyle w:val="NoSpacing"/>
                              <w:rPr>
                                <w:lang w:val="en-US"/>
                              </w:rPr>
                            </w:pPr>
                          </w:p>
                        </w:txbxContent>
                      </v:textbox>
                    </v:oval>
                  </v:group>
                  <v:oval id="Oval 88" o:spid="_x0000_s1099" style="position:absolute;top:3528646;width:1285240;height:342900;rotation:-992522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2WWwwAAA&#10;ANsAAAAPAAAAZHJzL2Rvd25yZXYueG1sRE9Ni8IwEL0L/ocwghfRdIUVqU1FZAVhT+oqexyasak2&#10;k9pErf9+c1jw+Hjf2bKztXhQ6yvHCj4mCQjiwumKSwU/h814DsIHZI21Y1LwIg/LvN/LMNXuyTt6&#10;7EMpYgj7FBWYEJpUSl8YsugnriGO3Nm1FkOEbSl1i88Ybms5TZKZtFhxbDDY0NpQcd3frYLk1h2x&#10;+Pze/Y5Ox9PL2ANuvi5KDQfdagEiUBfe4n/3ViuYx7HxS/wBMv8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2WWwwAAAANsAAAAPAAAAAAAAAAAAAAAAAJcCAABkcnMvZG93bnJl&#10;di54bWxQSwUGAAAAAAQABAD1AAAAhAMAAAAA&#10;" fillcolor="white [3201]" strokecolor="black [3213]" strokeweight=".25pt">
                    <v:stroke joinstyle="miter"/>
                    <v:textbox>
                      <w:txbxContent>
                        <w:p w14:paraId="150B4B6F" w14:textId="23CBF582" w:rsidR="00F878E6" w:rsidRPr="00F878E6" w:rsidRDefault="00F878E6" w:rsidP="00F878E6">
                          <w:pPr>
                            <w:pStyle w:val="NoSpacing"/>
                            <w:rPr>
                              <w:lang w:val="en-US"/>
                            </w:rPr>
                          </w:pPr>
                          <w:r>
                            <w:rPr>
                              <w:lang w:val="en-US"/>
                            </w:rPr>
                            <w:t>Customer ID</w:t>
                          </w:r>
                        </w:p>
                      </w:txbxContent>
                    </v:textbox>
                  </v:oval>
                  <v:oval id="Oval 91" o:spid="_x0000_s1100" style="position:absolute;left:375138;top:4009293;width:1285240;height:342900;rotation:-4043907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Q+mbxQAA&#10;ANsAAAAPAAAAZHJzL2Rvd25yZXYueG1sRI/dasJAFITvC77DcgTv6kYRqambUKSCP5RWK14fs6dJ&#10;aPZs3F01vn23UOjlMDPfMPO8M424kvO1ZQWjYQKCuLC65lLB4XP5+ATCB2SNjWVScCcPedZ7mGOq&#10;7Y13dN2HUkQI+xQVVCG0qZS+qMigH9qWOHpf1hkMUbpSaoe3CDeNHCfJVBqsOS5U2NKiouJ7fzEK&#10;Nh/v2+M4OS/Wrj1dXicHx2/rrVKDfvfyDCJQF/7Df+2VVjAbwe+X+ANk9g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BD6ZvFAAAA2wAAAA8AAAAAAAAAAAAAAAAAlwIAAGRycy9k&#10;b3ducmV2LnhtbFBLBQYAAAAABAAEAPUAAACJAwAAAAA=&#10;" fillcolor="white [3201]" strokecolor="black [3213]" strokeweight=".25pt">
                    <v:stroke joinstyle="miter"/>
                    <v:textbox>
                      <w:txbxContent>
                        <w:p w14:paraId="4BEA6CF5" w14:textId="70DC5DFC" w:rsidR="00F878E6" w:rsidRPr="00F878E6" w:rsidRDefault="00F878E6" w:rsidP="00F878E6">
                          <w:pPr>
                            <w:pStyle w:val="NoSpacing"/>
                            <w:jc w:val="center"/>
                            <w:rPr>
                              <w:lang w:val="en-US"/>
                            </w:rPr>
                          </w:pPr>
                          <w:r>
                            <w:rPr>
                              <w:lang w:val="en-US"/>
                            </w:rPr>
                            <w:t>Last Name</w:t>
                          </w:r>
                        </w:p>
                      </w:txbxContent>
                    </v:textbox>
                  </v:oval>
                  <v:oval id="Oval 92" o:spid="_x0000_s1101" style="position:absolute;left:832339;top:4220308;width:1285240;height:342900;rotation:-6487788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v+8axgAA&#10;ANsAAAAPAAAAZHJzL2Rvd25yZXYueG1sRI9Pa8JAFMTvBb/D8oReim5qi2h0FWsRivRS/0Bye2Sf&#10;2WD2bcyumn77bqHQ4zAzv2Hmy87W4katrxwreB4mIIgLpysuFRz2m8EEhA/IGmvHpOCbPCwXvYc5&#10;ptrd+Ytuu1CKCGGfogITQpNK6QtDFv3QNcTRO7nWYoiyLaVu8R7htpajJBlLixXHBYMNrQ0V593V&#10;Kjhludy+vzy9WXPpyvr4mSX59lWpx363moEI1IX/8F/7QyuYjuD3S/wBcvED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Iv+8axgAAANsAAAAPAAAAAAAAAAAAAAAAAJcCAABkcnMv&#10;ZG93bnJldi54bWxQSwUGAAAAAAQABAD1AAAAigMAAAAA&#10;" fillcolor="white [3201]" strokecolor="black [3213]" strokeweight=".25pt">
                    <v:stroke joinstyle="miter"/>
                    <v:textbox>
                      <w:txbxContent>
                        <w:p w14:paraId="5F963B74" w14:textId="40465957" w:rsidR="00F878E6" w:rsidRPr="00F878E6" w:rsidRDefault="00F878E6" w:rsidP="00F878E6">
                          <w:pPr>
                            <w:pStyle w:val="NoSpacing"/>
                            <w:jc w:val="center"/>
                            <w:rPr>
                              <w:lang w:val="en-US"/>
                            </w:rPr>
                          </w:pPr>
                          <w:r>
                            <w:rPr>
                              <w:lang w:val="en-US"/>
                            </w:rPr>
                            <w:t>First Name</w:t>
                          </w:r>
                        </w:p>
                      </w:txbxContent>
                    </v:textbox>
                  </v:oval>
                  <v:oval id="Oval 93" o:spid="_x0000_s1102" style="position:absolute;left:82062;top:2989385;width:1285240;height:342900;rotation:1665964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K7m8xgAA&#10;ANsAAAAPAAAAZHJzL2Rvd25yZXYueG1sRI9Pa8JAFMTvBb/D8oTe6kYjRaOrlILYU8F/tL29Zp9J&#10;SPZtzG5j9NO7QsHjMDO/YebLzlSipcYVlhUMBxEI4tTqgjMF+93qZQLCeWSNlWVScCEHy0XvaY6J&#10;tmfeULv1mQgQdgkqyL2vEyldmpNBN7A1cfCOtjHog2wyqRs8B7ip5CiKXqXBgsNCjjW955SW2z+j&#10;4PsQTz/313Y1/CmzdTmWX6ffU6zUc797m4Hw1PlH+L/9oRVMY7h/CT9ALm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sK7m8xgAAANsAAAAPAAAAAAAAAAAAAAAAAJcCAABkcnMv&#10;ZG93bnJldi54bWxQSwUGAAAAAAQABAD1AAAAigMAAAAA&#10;" fillcolor="white [3201]" strokecolor="black [3213]" strokeweight=".25pt">
                    <v:stroke joinstyle="miter"/>
                    <v:textbox>
                      <w:txbxContent>
                        <w:p w14:paraId="0D176169" w14:textId="56D339AC" w:rsidR="00F878E6" w:rsidRPr="00F878E6" w:rsidRDefault="00F878E6" w:rsidP="00F878E6">
                          <w:pPr>
                            <w:pStyle w:val="NoSpacing"/>
                            <w:jc w:val="center"/>
                            <w:rPr>
                              <w:lang w:val="en-US"/>
                            </w:rPr>
                          </w:pPr>
                          <w:r>
                            <w:rPr>
                              <w:lang w:val="en-US"/>
                            </w:rPr>
                            <w:t xml:space="preserve">User Name </w:t>
                          </w:r>
                        </w:p>
                      </w:txbxContent>
                    </v:textbox>
                  </v:oval>
                  <v:group id="Group 102" o:spid="_x0000_s1103" style="position:absolute;left:2051539;top:2497015;width:457200;height:694202" coordsize="457200,69420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NRaobDDAAAA3AAAAA8A&#10;AAAAAAAAAAAAAAAAqQIAAGRycy9kb3ducmV2LnhtbFBLBQYAAAAABAAEAPoAAACZAwAAAAA=&#10;">
                    <v:shape id="Straight Arrow Connector 95" o:spid="_x0000_s1104" type="#_x0000_t32" style="position:absolute;left:457200;top:234462;width: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nJC8MAAADbAAAADwAAAGRycy9kb3ducmV2LnhtbESPT4vCMBTE7wt+h/AEb2vq4i61GkWE&#10;srLsZf2Hx0fzbIvJS2mi1m+/EQSPw8z8hpktOmvElVpfO1YwGiYgiAunay4V7Lb5ewrCB2SNxjEp&#10;uJOHxbz3NsNMuxv/0XUTShEh7DNUUIXQZFL6oiKLfuga4uidXGsxRNmWUrd4i3Br5EeSfEmLNceF&#10;ChtaVVScNxerQE6+OTe/P+M0NYdLsjzsjwXnSg363XIKIlAXXuFne60VTD7h8SX+ADn/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C05yQvDAAAA2wAAAA8AAAAAAAAAAAAA&#10;AAAAoQIAAGRycy9kb3ducmV2LnhtbFBLBQYAAAAABAAEAPkAAACRAwAAAAA=&#10;" strokecolor="black [3213]" strokeweight="2.25pt">
                      <v:stroke joinstyle="miter"/>
                    </v:shape>
                    <v:shape id="Straight Arrow Connector 96" o:spid="_x0000_s1105" type="#_x0000_t32" style="position:absolute;left:293077;top:11724;width:0;height:68247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3etXfMQAAADbAAAADwAAAGRycy9kb3ducmV2LnhtbESPQWvCQBSE70L/w/IKvemmpYQYXSUU&#10;Qkvx0milx0f2mYTuvg3Zjab/3i0IHoeZ+YZZbydrxJkG3zlW8LxIQBDXTnfcKDjsy3kGwgdkjcYx&#10;KfgjD9vNw2yNuXYX/qJzFRoRIexzVNCG0OdS+roli37heuLondxgMUQ5NFIPeIlwa+RLkqTSYsdx&#10;ocWe3lqqf6vRKpDLdy7N7vM1y8xxTIrj90/NpVJPj1OxAhFoCvfwrf2hFSxT+P8Sf4DcX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d61d8xAAAANsAAAAPAAAAAAAAAAAA&#10;AAAAAKECAABkcnMvZG93bnJldi54bWxQSwUGAAAAAAQABAD5AAAAkgMAAAAA&#10;" strokecolor="black [3213]" strokeweight="2.25pt">
                      <v:stroke joinstyle="miter"/>
                    </v:shape>
                    <v:shape id="Straight Arrow Connector 97" o:spid="_x0000_s1106" type="#_x0000_t32" style="position:absolute;left:152400;top:11724;width:0;height:68247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qfy58MAAADbAAAADwAAAGRycy9kb3ducmV2LnhtbESPT4vCMBTE7wt+h/AEb2vqIru1GkWE&#10;srLsZf2Hx0fzbIvJS2mi1m+/EQSPw8z8hpktOmvElVpfO1YwGiYgiAunay4V7Lb5ewrCB2SNxjEp&#10;uJOHxbz3NsNMuxv/0XUTShEh7DNUUIXQZFL6oiKLfuga4uidXGsxRNmWUrd4i3Br5EeSfEqLNceF&#10;ChtaVVScNxerQE6+OTe/P+M0NYdLsjzsjwXnSg363XIKIlAXXuFne60VTL7g8SX+ADn/B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LKn8ufDAAAA2wAAAA8AAAAAAAAAAAAA&#10;AAAAoQIAAGRycy9kb3ducmV2LnhtbFBLBQYAAAAABAAEAPkAAACRAwAAAAA=&#10;" strokecolor="black [3213]" strokeweight="2.25pt">
                      <v:stroke joinstyle="miter"/>
                    </v:shape>
                    <v:shape id="Straight Arrow Connector 98" o:spid="_x0000_s1107" type="#_x0000_t32" style="position:absolute;width:0;height:682478;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zhmlcEAAADbAAAADwAAAGRycy9kb3ducmV2LnhtbERPy2rCQBTdC/2H4Rbc6aQiJaaOIkJQ&#10;xE3TVrq8ZG6T0Jk7ITN5+PfOotDl4by3+8kaMVDnG8cKXpYJCOLS6YYrBZ8f+SIF4QOyRuOYFNzJ&#10;w373NNtipt3I7zQUoRIxhH2GCuoQ2kxKX9Zk0S9dSxy5H9dZDBF2ldQdjjHcGrlKkldpseHYUGNL&#10;x5rK36K3CuTmxLm5XtZpam59crh9fZecKzV/ng5vIAJN4V/85z5rBZs4Nn6JP0DuHgA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DOGaVwQAAANsAAAAPAAAAAAAAAAAAAAAA&#10;AKECAABkcnMvZG93bnJldi54bWxQSwUGAAAAAAQABAD5AAAAjwMAAAAA&#10;" strokecolor="black [3213]" strokeweight="2.25pt">
                      <v:stroke joinstyle="miter"/>
                    </v:shape>
                  </v:group>
                  <v:shape id="Straight Arrow Connector 99" o:spid="_x0000_s1108" type="#_x0000_t32" style="position:absolute;left:1289539;top:3305908;width:529150;height:12382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FvuFcYAAADbAAAADwAAAGRycy9kb3ducmV2LnhtbESPX2vCMBTF3wd+h3CFvYyZ6mBoNYqI&#10;m2OCoG7s9dJc22pzU5vYdvv0ZiD4eDh/fpzJrDWFqKlyuWUF/V4EgjixOudUwdf+7XkIwnlkjYVl&#10;UvBLDmbTzsMEY20b3lK986kII+xiVJB5X8ZSuiQjg65nS+LgHWxl0AdZpVJX2IRxU8hBFL1KgzkH&#10;QoYlLTJKTruLCdy/Ab0sj9vze/P59LPa15f193yj1GO3nY9BeGr9PXxrf2gFoxH8fwk/QE6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hb7hXGAAAA2wAAAA8AAAAAAAAA&#10;AAAAAAAAoQIAAGRycy9kb3ducmV2LnhtbFBLBQYAAAAABAAEAPkAAACUAwAAAAA=&#10;" strokecolor="black [3213]" strokeweight="2.25pt">
                    <v:stroke joinstyle="miter"/>
                  </v:shape>
                  <v:shape id="Straight Arrow Connector 100" o:spid="_x0000_s1109" type="#_x0000_t32" style="position:absolute;left:1289539;top:3423139;width:529150;height:12382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FlY88cAAADcAAAADwAAAGRycy9kb3ducmV2LnhtbESPTWvCQBCG7wX/wzJCL6VutFBK6ioi&#10;tkqFgtrS65CdJqnZ2TS7JtFf7xwKvc0w78cz03nvKtVSE0rPBsajBBRx5m3JuYGPw8v9E6gQkS1W&#10;nsnAmQLMZ4ObKabWd7yjdh9zJSEcUjRQxFinWoesIIdh5GtiuX37xmGUtcm1bbCTcFfpSZI8aocl&#10;S0OBNS0Lyo77k5Pey4QeVj+739fu7e5rfWhP28/FuzG3w37xDCpSH//Ff+6NFfxE8OUZmUDPrg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IWVjzxwAAANwAAAAPAAAAAAAA&#10;AAAAAAAAAKECAABkcnMvZG93bnJldi54bWxQSwUGAAAAAAQABAD5AAAAlQMAAAAA&#10;" strokecolor="black [3213]" strokeweight="2.25pt">
                    <v:stroke joinstyle="miter"/>
                  </v:shape>
                  <v:shape id="Straight Arrow Connector 101" o:spid="_x0000_s1110" type="#_x0000_t32" style="position:absolute;left:1359877;top:3528646;width:529150;height:12382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xX9aMcAAADcAAAADwAAAGRycy9kb3ducmV2LnhtbESPQWvCQBCF70L/wzKCF9GNCqVEV5FS&#10;bWlBMCq9DtlpEpudjdk1Sfvr3YLQ2wzvzfveLFadKUVDtSssK5iMIxDEqdUFZwqOh83oCYTzyBpL&#10;y6Tghxyslg+9BcbatrynJvGZCCHsYlSQe1/FUro0J4NubCvioH3Z2qAPa51JXWMbwk0pp1H0KA0W&#10;HAg5VvScU/qdXE3g/k5p9nLeX7bt+/Dz9dBcP07rnVKDfreeg/DU+X/z/fpNh/rRBP6eCRPI5Q0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nFf1oxwAAANwAAAAPAAAAAAAA&#10;AAAAAAAAAKECAABkcnMvZG93bnJldi54bWxQSwUGAAAAAAQABAD5AAAAlQMAAAAA&#10;" strokecolor="black [3213]" strokeweight="2.25pt">
                    <v:stroke joinstyle="miter"/>
                  </v:shape>
                  <v:shape id="Straight Arrow Connector 103" o:spid="_x0000_s1111" type="#_x0000_t32" style="position:absolute;left:1441939;top:3528646;width:757750;height:23558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IvGhMcAAADcAAAADwAAAGRycy9kb3ducmV2LnhtbESPQWvCQBCF7wX/wzKFXkrdqFAkuoqI&#10;WmlBUCteh+yYpGZnY3ZN0v56tyB4m+G9ed+b8bQ1haipcrllBb1uBII4sTrnVMH3fvk2BOE8ssbC&#10;Min4JQfTSedpjLG2DW+p3vlUhBB2MSrIvC9jKV2SkUHXtSVx0E62MujDWqVSV9iEcFPIfhS9S4M5&#10;B0KGJc0zSs67qwncvz4NFj/by6r5fD1+7Ovr12G2UerluZ2NQHhq/cN8v17rUD8awP8zYQI5uQ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4i8aExwAAANwAAAAPAAAAAAAA&#10;AAAAAAAAAKECAABkcnMvZG93bnJldi54bWxQSwUGAAAAAAQABAD5AAAAlQMAAAAA&#10;" strokecolor="black [3213]" strokeweight="2.25pt">
                    <v:stroke joinstyle="miter"/>
                  </v:shape>
                  <v:rect id="Rectangle 81" o:spid="_x0000_s1112" style="position:absolute;left:1828800;top:3188677;width:833755;height:34798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XbfsxgAA&#10;ANsAAAAPAAAAZHJzL2Rvd25yZXYueG1sRI9La8MwEITvgf4HsYVeQiMnhyS4lkMpJJgeCnlArhtp&#10;a5taK2MpfvTXV4VCj8PMfMNku9E2oqfO144VLBcJCGLtTM2lgst5/7wF4QOywcYxKZjIwy5/mGWY&#10;GjfwkfpTKEWEsE9RQRVCm0rpdUUW/cK1xNH7dJ3FEGVXStPhEOG2kaskWUuLNceFClt6q0h/ne5W&#10;wcfxilOxnt/q783+Fs5z/b46aKWeHsfXFxCBxvAf/msXRsF2Cb9f4g+Q+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XXbfsxgAAANsAAAAPAAAAAAAAAAAAAAAAAJcCAABkcnMv&#10;ZG93bnJldi54bWxQSwUGAAAAAAQABAD1AAAAigMAAAAA&#10;" fillcolor="white [3212]" strokecolor="black [3213]" strokeweight="2.25pt">
                    <v:textbox>
                      <w:txbxContent>
                        <w:p w14:paraId="7B864552" w14:textId="187E990E" w:rsidR="00F878E6" w:rsidRPr="0050171A" w:rsidRDefault="00F878E6" w:rsidP="00F878E6">
                          <w:pPr>
                            <w:pStyle w:val="NoSpacing"/>
                            <w:jc w:val="center"/>
                            <w:rPr>
                              <w:lang w:val="en-US"/>
                            </w:rPr>
                          </w:pPr>
                          <w:r>
                            <w:rPr>
                              <w:lang w:val="en-US"/>
                            </w:rPr>
                            <w:t>Customer</w:t>
                          </w:r>
                        </w:p>
                      </w:txbxContent>
                    </v:textbox>
                  </v:rect>
                  <v:shape id="Straight Arrow Connector 104" o:spid="_x0000_s1113" type="#_x0000_t32" style="position:absolute;left:2579077;top:3528646;width:0;height:805571;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GtLT8UAAADcAAAADwAAAGRycy9kb3ducmV2LnhtbERPTWvCQBC9C/0PyxS8lLpRpLapq4go&#10;eqnYVCi9TbPTJJidDbsbjf/eFQre5vE+ZzrvTC1O5HxlWcFwkIAgzq2uuFBw+Fo/v4LwAVljbZkU&#10;XMjDfPbQm2Kq7Zk/6ZSFQsQQ9ikqKENoUil9XpJBP7ANceT+rDMYInSF1A7PMdzUcpQkL9JgxbGh&#10;xIaWJeXHrDUKdv7wW+3zy+rno126dTt5evve7JTqP3aLdxCBunAX/7u3Os5PxnB7Jl4gZ1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TGtLT8UAAADcAAAADwAAAAAAAAAA&#10;AAAAAAChAgAAZHJzL2Rvd25yZXYueG1sUEsFBgAAAAAEAAQA+QAAAJMDAAAAAA==&#10;" strokecolor="black [3213]" strokeweight="2.25pt">
                    <v:stroke joinstyle="miter"/>
                  </v:shape>
                  <v:shape id="Diamond 105" o:spid="_x0000_s1114" type="#_x0000_t4" style="position:absolute;left:2121877;top:4325815;width:921385;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yz+OnwAAA&#10;ANwAAAAPAAAAZHJzL2Rvd25yZXYueG1sRE9Ni8IwEL0v+B/CCN7WRMVFukZZBMGTYF0Rb0Mz25Rt&#10;JrWJWv+9EQRv83ifM192rhZXakPlWcNoqEAQF95UXGr43a8/ZyBCRDZYeyYNdwqwXPQ+5pgZf+Md&#10;XfNYihTCIUMNNsYmkzIUlhyGoW+IE/fnW4cxwbaUpsVbCne1HCv1JR1WnBosNrSyVPznF6ch35aT&#10;sxqvT+58IHW38nCc5iOtB/3u5xtEpC6+xS/3xqT5agrPZ9IFcvE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yz+OnwAAAANwAAAAPAAAAAAAAAAAAAAAAAJcCAABkcnMvZG93bnJl&#10;di54bWxQSwUGAAAAAAQABAD1AAAAhAMAAAAA&#10;" fillcolor="white [3201]" strokecolor="black [3213]" strokeweight="2.25pt">
                    <v:textbox>
                      <w:txbxContent>
                        <w:p w14:paraId="3CA1627E" w14:textId="687EC9B7" w:rsidR="00B7502A" w:rsidRPr="0050171A" w:rsidRDefault="00B7502A" w:rsidP="00B7502A">
                          <w:pPr>
                            <w:pStyle w:val="NoSpacing"/>
                            <w:jc w:val="center"/>
                            <w:rPr>
                              <w:lang w:val="en-US"/>
                            </w:rPr>
                          </w:pPr>
                          <w:r>
                            <w:rPr>
                              <w:lang w:val="en-US"/>
                            </w:rPr>
                            <w:t>Does</w:t>
                          </w:r>
                        </w:p>
                      </w:txbxContent>
                    </v:textbox>
                  </v:shape>
                  <v:rect id="Rectangle 106" o:spid="_x0000_s1115" style="position:absolute;left:3810000;top:4443046;width:1138750;height:46267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YceFwgAA&#10;ANwAAAAPAAAAZHJzL2Rvd25yZXYueG1sRE9LawIxEL4X/A9hhF5Esy1lldUoIpX1Wh+Lx2Ez3Szd&#10;TJYk1e2/N4VCb/PxPWe1GWwnbuRD61jByywDQVw73XKj4HzaTxcgQkTW2DkmBT8UYLMePa2w0O7O&#10;H3Q7xkakEA4FKjAx9oWUoTZkMcxcT5y4T+ctxgR9I7XHewq3nXzNslxabDk1GOxpZ6j+On5bBWWc&#10;hNyXVThdqn3ZTcx1/l69KfU8HrZLEJGG+C/+cx90mp/l8PtMukCu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Zhx4XCAAAA3AAAAA8AAAAAAAAAAAAAAAAAlwIAAGRycy9kb3du&#10;cmV2LnhtbFBLBQYAAAAABAAEAPUAAACGAwAAAAA=&#10;" fillcolor="white [3201]" strokecolor="black [3213]" strokeweight="2.25pt">
                    <v:textbox>
                      <w:txbxContent>
                        <w:p w14:paraId="69FB32E7" w14:textId="165FD94D" w:rsidR="00B7502A" w:rsidRPr="0050171A" w:rsidRDefault="00B7502A" w:rsidP="00B7502A">
                          <w:pPr>
                            <w:pStyle w:val="NoSpacing"/>
                            <w:jc w:val="center"/>
                            <w:rPr>
                              <w:lang w:val="en-US"/>
                            </w:rPr>
                          </w:pPr>
                          <w:r>
                            <w:rPr>
                              <w:lang w:val="en-US"/>
                            </w:rPr>
                            <w:t xml:space="preserve">Online Shopping with Friends  </w:t>
                          </w:r>
                        </w:p>
                      </w:txbxContent>
                    </v:textbox>
                  </v:rect>
                  <v:shape id="Straight Arrow Connector 109" o:spid="_x0000_s1116" type="#_x0000_t32" style="position:absolute;left:3036277;top:4677508;width:763612;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WPxbsgAAADcAAAADwAAAGRycy9kb3ducmV2LnhtbESP3WrCQBCF7wu+wzKCN6VuaqHY1FVE&#10;WhULBf/o7ZAdk2h2Ns2uSfTpu0LBuxnOmfOdGU1aU4iaKpdbVvDcj0AQJ1bnnCrYbT+fhiCcR9ZY&#10;WCYFF3IwGXceRhhr2/Ca6o1PRQhhF6OCzPsyltIlGRl0fVsSB+1gK4M+rFUqdYVNCDeFHETRqzSY&#10;cyBkWNIso+S0OZvAvQ7o5eO4/p03q8efxbY+f+2n30r1uu30HYSn1t/N/9dLHepHb3B7Jkwgx3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GWPxbsgAAADcAAAADwAAAAAA&#10;AAAAAAAAAAChAgAAZHJzL2Rvd25yZXYueG1sUEsFBgAAAAAEAAQA+QAAAJYDAAAAAA==&#10;" strokecolor="black [3213]" strokeweight="2.25pt">
                    <v:stroke joinstyle="miter"/>
                  </v:shape>
                  <v:shape id="Straight Arrow Connector 110" o:spid="_x0000_s1117" type="#_x0000_t32" style="position:absolute;left:2579077;top:5017477;width:0;height:34544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onbkccAAADcAAAADwAAAGRycy9kb3ducmV2LnhtbESPQWvCQBCF74X+h2UKvRTd2EOt0VWK&#10;VNpLRa0g3sbsNAnNzobdjcZ/7xwKvc3w3rz3zWzRu0adKcTas4HRMANFXHhbc2lg/70avIKKCdli&#10;45kMXCnCYn5/N8Pc+gtv6bxLpZIQjjkaqFJqc61jUZHDOPQtsWg/PjhMsoZS24AXCXeNfs6yF+2w&#10;ZmmosKVlRcXvrnMG1nF/qjfF9f341S3Dqhs/TQ4fa2MeH/q3KahEffo3/11/WsEfCb48IxPo+Q0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2iduRxwAAANwAAAAPAAAAAAAA&#10;AAAAAAAAAKECAABkcnMvZG93bnJldi54bWxQSwUGAAAAAAQABAD5AAAAlQMAAAAA&#10;" strokecolor="black [3213]" strokeweight="2.25pt">
                    <v:stroke joinstyle="miter"/>
                  </v:shape>
                  <v:shape id="Straight Arrow Connector 111" o:spid="_x0000_s1118" type="#_x0000_t32" style="position:absolute;left:2579077;top:5357446;width:2363812;height: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sxrtccAAADcAAAADwAAAGRycy9kb3ducmV2LnhtbESPQWvCQBCF74L/YRmhF6mbWBBJXUVK&#10;rVKhoLZ4HbJjEs3OxuyapP313ULB2wzvzfvezBadKUVDtSssK4hHEQji1OqCMwWfh9XjFITzyBpL&#10;y6Tgmxws5v3eDBNtW95Rs/eZCCHsElSQe18lUro0J4NuZCvioJ1sbdCHtc6krrEN4aaU4yiaSIMF&#10;B0KOFb3klF72NxO4P2N6ej3vrm/t+/C4PjS37dfyQ6mHQbd8BuGp83fz//VGh/pxDH/PhAnk/B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izGu1xwAAANwAAAAPAAAAAAAA&#10;AAAAAAAAAKECAABkcnMvZG93bnJldi54bWxQSwUGAAAAAAQABAD5AAAAlQMAAAAA&#10;" strokecolor="black [3213]" strokeweight="2.25pt">
                    <v:stroke joinstyle="miter"/>
                  </v:shape>
                  <v:rect id="Rectangle 114" o:spid="_x0000_s1119" style="position:absolute;left:4947139;top:5134708;width:1138750;height:462671;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" fillcolor="white [3201]" strokecolor="black [3213]" strokeweight="2.25pt">
                    <v:textbox>
                      <w:txbxContent>
                        <w:p w14:paraId="5957515C" w14:textId="2E98B10F" w:rsidR="00723F7A" w:rsidRPr="0050171A" w:rsidRDefault="00723F7A" w:rsidP="00723F7A">
                          <w:pPr>
                            <w:pStyle w:val="NoSpacing"/>
                            <w:jc w:val="center"/>
                            <w:rPr>
                              <w:lang w:val="en-US"/>
                            </w:rPr>
                          </w:pPr>
                          <w:r>
                            <w:rPr>
                              <w:lang w:val="en-US"/>
                            </w:rPr>
                            <w:t>Payment</w:t>
                          </w:r>
                        </w:p>
                      </w:txbxContent>
                    </v:textbox>
                  </v:rect>
                  <v:oval id="Oval 115" o:spid="_x0000_s1120" style="position:absolute;left:5861538;top:4196862;width:1036467;height:559840;rotation:-8652548fd;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u5dIwQAA&#10;ANwAAAAPAAAAZHJzL2Rvd25yZXYueG1sRE9NawIxEL0X/A9hBG81q2CRrVFEtJSll1ovvU0302Tr&#10;ZrIkUdd/bwqCt3m8z1mseteKM4XYeFYwGRcgiGuvGzYKDl+75zmImJA1tp5JwZUirJaDpwWW2l/4&#10;k877ZEQO4ViiAptSV0oZa0sO49h3xJn79cFhyjAYqQNecrhr5bQoXqTDhnODxY42lurj/uQUYMXz&#10;7frNHMxH/D5Z/1OF6V+l1GjYr19BJOrTQ3x3v+s8fzKD/2fyBXJ5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buXSMEAAADcAAAADwAAAAAAAAAAAAAAAACXAgAAZHJzL2Rvd25y&#10;ZXYueG1sUEsFBgAAAAAEAAQA9QAAAIUDAAAAAA==&#10;" fillcolor="white [3201]" strokecolor="black [3213]" strokeweight=".25pt">
                    <v:stroke joinstyle="miter"/>
                    <v:textbox>
                      <w:txbxContent>
                        <w:p w14:paraId="43C36060" w14:textId="41FCF79E" w:rsidR="00723F7A" w:rsidRDefault="00723F7A" w:rsidP="00723F7A">
                          <w:pPr>
                            <w:pStyle w:val="NoSpacing"/>
                            <w:jc w:val="center"/>
                            <w:rPr>
                              <w:lang w:val="en-US"/>
                            </w:rPr>
                          </w:pPr>
                          <w:r>
                            <w:rPr>
                              <w:lang w:val="en-US"/>
                            </w:rPr>
                            <w:t>Payment Amount</w:t>
                          </w:r>
                        </w:p>
                        <w:p w14:paraId="39551D04" w14:textId="77777777" w:rsidR="00723F7A" w:rsidRPr="00F878E6" w:rsidRDefault="00723F7A" w:rsidP="00723F7A">
                          <w:pPr>
                            <w:pStyle w:val="NoSpacing"/>
                            <w:jc w:val="center"/>
                            <w:rPr>
                              <w:lang w:val="en-US"/>
                            </w:rPr>
                          </w:pPr>
                        </w:p>
                      </w:txbxContent>
                    </v:textbox>
                  </v:oval>
                  <v:oval id="Oval 116" o:spid="_x0000_s1121" style="position:absolute;left:6224954;top:4618892;width:1036467;height:559840;rotation:-10379119fd;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Tl9wwQAA&#10;ANwAAAAPAAAAZHJzL2Rvd25yZXYueG1sRE/bisIwEH1f8B/CCL6tqSJlqUYRYWFRQbx8wNiMbbGZ&#10;1CTVul+/EYR9m8O5zmzRmVrcyfnKsoLRMAFBnFtdcaHgdPz+/ALhA7LG2jIpeJKHxbz3McNM2wfv&#10;6X4IhYgh7DNUUIbQZFL6vCSDfmgb4shdrDMYInSF1A4fMdzUcpwkqTRYcWwosaFVSfn10BoF3Fa/&#10;prNru6XzbryZtJv0tnZKDfrdcgoiUBf+xW/3j47zRym8nokXyPk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ik5fcMEAAADcAAAADwAAAAAAAAAAAAAAAACXAgAAZHJzL2Rvd25y&#10;ZXYueG1sUEsFBgAAAAAEAAQA9QAAAIUDAAAAAA==&#10;" fillcolor="white [3201]" strokecolor="black [3213]" strokeweight=".25pt">
                    <v:stroke joinstyle="miter"/>
                    <v:textbox>
                      <w:txbxContent>
                        <w:p w14:paraId="223AA2D7" w14:textId="4181742F" w:rsidR="00723F7A" w:rsidRDefault="00723F7A" w:rsidP="00723F7A">
                          <w:pPr>
                            <w:pStyle w:val="NoSpacing"/>
                            <w:jc w:val="center"/>
                            <w:rPr>
                              <w:lang w:val="en-US"/>
                            </w:rPr>
                          </w:pPr>
                          <w:r>
                            <w:rPr>
                              <w:lang w:val="en-US"/>
                            </w:rPr>
                            <w:t>Payment ID</w:t>
                          </w:r>
                        </w:p>
                        <w:p w14:paraId="3E85E8B9" w14:textId="77777777" w:rsidR="00723F7A" w:rsidRPr="00F878E6" w:rsidRDefault="00723F7A" w:rsidP="00723F7A">
                          <w:pPr>
                            <w:pStyle w:val="NoSpacing"/>
                            <w:jc w:val="center"/>
                            <w:rPr>
                              <w:lang w:val="en-US"/>
                            </w:rPr>
                          </w:pPr>
                        </w:p>
                      </w:txbxContent>
                    </v:textbox>
                  </v:oval>
                  <v:oval id="Oval 117" o:spid="_x0000_s1122" style="position:absolute;left:6389077;top:5064369;width:1036467;height:559840;rotation:-11081977fd;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yxFzwwAA&#10;ANwAAAAPAAAAZHJzL2Rvd25yZXYueG1sRE9La8JAEL4X/A/LCF5K3cSD2tRVpODjIrRpoddpdkyC&#10;2dmwu03iv3eFgrf5+J6z2gymER05X1tWkE4TEMSF1TWXCr6/di9LED4ga2wsk4IredisR08rzLTt&#10;+ZO6PJQihrDPUEEVQptJ6YuKDPqpbYkjd7bOYIjQlVI77GO4aeQsSebSYM2xocKW3isqLvmfUXBw&#10;+xP/0H6XL9Pu+few/Vjwa6/UZDxs30AEGsJD/O8+6jg/XcD9mXiBXN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byxFzwwAAANwAAAAPAAAAAAAAAAAAAAAAAJcCAABkcnMvZG93&#10;bnJldi54bWxQSwUGAAAAAAQABAD1AAAAhwMAAAAA&#10;" fillcolor="white [3201]" strokecolor="black [3213]" strokeweight=".25pt">
                    <v:stroke joinstyle="miter"/>
                    <v:textbox>
                      <w:txbxContent>
                        <w:p w14:paraId="685BE61B" w14:textId="175E5F2C" w:rsidR="00723F7A" w:rsidRDefault="00723F7A" w:rsidP="00723F7A">
                          <w:pPr>
                            <w:pStyle w:val="NoSpacing"/>
                            <w:jc w:val="center"/>
                            <w:rPr>
                              <w:lang w:val="en-US"/>
                            </w:rPr>
                          </w:pPr>
                          <w:r>
                            <w:rPr>
                              <w:lang w:val="en-US"/>
                            </w:rPr>
                            <w:t>Payment Type</w:t>
                          </w:r>
                        </w:p>
                        <w:p w14:paraId="289794B1" w14:textId="77777777" w:rsidR="00723F7A" w:rsidRPr="00F878E6" w:rsidRDefault="00723F7A" w:rsidP="00723F7A">
                          <w:pPr>
                            <w:pStyle w:val="NoSpacing"/>
                            <w:jc w:val="center"/>
                            <w:rPr>
                              <w:lang w:val="en-US"/>
                            </w:rPr>
                          </w:pPr>
                        </w:p>
                      </w:txbxContent>
                    </v:textbox>
                  </v:oval>
                  <v:shape id="Straight Arrow Connector 118" o:spid="_x0000_s1123" type="#_x0000_t32" style="position:absolute;left:5627077;top:4900246;width:605350;height:238272;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bCKMYAAADcAAAADwAAAGRycy9kb3ducmV2LnhtbESPS2vCQBDH74V+h2WEXoputFBKdBUp&#10;fVFB8EWvQ3aaxGZn0+yaRD+9cyj0NsP8H7+ZLXpXqZaaUHo2MB4loIgzb0vODex3r8MnUCEiW6w8&#10;k4EzBVjMb29mmFrf8YbabcyVhHBI0UARY51qHbKCHIaRr4nl9u0bh1HWJte2wU7CXaUnSfKoHZYs&#10;DQXW9FxQ9rM9Oem9TOjh5bj5fes+77/ed+1pdViujbkb9MspqEh9/Bf/uT+s4I+FVp6RCfT8Cg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P2wijGAAAA3AAAAA8AAAAAAAAA&#10;AAAAAAAAoQIAAGRycy9kb3ducmV2LnhtbFBLBQYAAAAABAAEAPkAAACUAwAAAAA=&#10;" strokecolor="black [3213]" strokeweight="2.25pt">
                    <v:stroke joinstyle="miter"/>
                  </v:shape>
                  <v:shape id="Straight Arrow Connector 119" o:spid="_x0000_s1124" type="#_x0000_t32" style="position:absolute;left:6084277;top:5251939;width:382612;height:124216;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Lpns8gAAADcAAAADwAAAGRycy9kb3ducmV2LnhtbESPW2vCQBCF3wv9D8sUfCm60UKpqauI&#10;eCkKBW/4OmSnSdrsbMyuSeqv7woF32Y4Z853ZjRpTSFqqlxuWUG/F4EgTqzOOVVw2C+6byCcR9ZY&#10;WCYFv+RgMn58GGGsbcNbqnc+FSGEXYwKMu/LWEqXZGTQ9WxJHLQvWxn0Ya1SqStsQrgp5CCKXqXB&#10;nAMhw5JmGSU/u4sJ3OuAXubf2/OyWT+fVvv6sjlOP5XqPLXTdxCeWn83/19/6FC/P4TbM2ECOf4D&#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nLpns8gAAADcAAAADwAAAAAA&#10;AAAAAAAAAAChAgAAZHJzL2Rvd25yZXYueG1sUEsFBgAAAAAEAAQA+QAAAJYDAAAAAA==&#10;" strokecolor="black [3213]" strokeweight="2.25pt">
                    <v:stroke joinstyle="miter"/>
                  </v:shape>
                  <v:shape id="Diamond 125" o:spid="_x0000_s1125" type="#_x0000_t4" style="position:absolute;left:7924800;top:5134708;width:921385;height:91757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er/HwgAA&#10;ANwAAAAPAAAAZHJzL2Rvd25yZXYueG1sRE/fa8IwEH4X/B/CCb5pYsUxOtMiA2FPg3UrsrejuTXF&#10;5lKbTOt/vwwGe7uP7+fty8n14kpj6Dxr2KwVCOLGm45bDR/vx9UjiBCRDfaeScOdApTFfLbH3Pgb&#10;v9G1iq1IIRxy1GBjHHIpQ2PJYVj7gThxX350GBMcW2lGvKVw18tMqQfpsOPUYHGgZ0vNufp2GqrX&#10;dntR2fHTXWpSdyvr067aaL1cTIcnEJGm+C/+c7+YND/bwe8z6QJZ/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l6v8fCAAAA3AAAAA8AAAAAAAAAAAAAAAAAlwIAAGRycy9kb3du&#10;cmV2LnhtbFBLBQYAAAAABAAEAPUAAACGAwAAAAA=&#10;" fillcolor="white [3201]" strokecolor="black [3213]" strokeweight="2.25pt">
                    <v:textbox>
                      <w:txbxContent>
                        <w:p w14:paraId="7918E7F4" w14:textId="047BEFEF" w:rsidR="00723F7A" w:rsidRPr="0050171A" w:rsidRDefault="00723F7A" w:rsidP="00723F7A">
                          <w:pPr>
                            <w:pStyle w:val="NoSpacing"/>
                            <w:jc w:val="center"/>
                            <w:rPr>
                              <w:lang w:val="en-US"/>
                            </w:rPr>
                          </w:pPr>
                          <w:r>
                            <w:rPr>
                              <w:lang w:val="en-US"/>
                            </w:rPr>
                            <w:t>Done for</w:t>
                          </w:r>
                        </w:p>
                      </w:txbxContent>
                    </v:textbox>
                  </v:shape>
                  <v:shape id="Straight Arrow Connector 126" o:spid="_x0000_s1126" type="#_x0000_t32" style="position:absolute;left:8370277;top:4794739;width:0;height:34544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EAsw8UAAADcAAAADwAAAGRycy9kb3ducmV2LnhtbERPTWvCQBC9F/oflhF6kbrRg22jmyBS&#10;aS+KWqH0NmbHJDQ7G3Y3Gv+9WxB6m8f7nHnem0acyfnasoLxKAFBXFhdc6ng8LV6fgXhA7LGxjIp&#10;uJKHPHt8mGOq7YV3dN6HUsQQ9ikqqEJoUyl9UZFBP7ItceRO1hkMEbpSaoeXGG4aOUmSqTRYc2yo&#10;sKVlRcXvvjMKNv5wrLfF9f1n3S3dqnsZvn1/bJR6GvSLGYhAffgX392fOs6fTOHvmXiBzG4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EAsw8UAAADcAAAADwAAAAAAAAAA&#10;AAAAAAChAgAAZHJzL2Rvd25yZXYueG1sUEsFBgAAAAAEAAQA+QAAAJMDAAAAAA==&#10;" strokecolor="black [3213]" strokeweight="2.25pt">
                    <v:stroke joinstyle="miter"/>
                  </v:shape>
                  <v:rect id="Rectangle 127" o:spid="_x0000_s1127" style="position:absolute;left:8065477;top:4443046;width:681550;height:33957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mD5+wQAA&#10;ANwAAAAPAAAAZHJzL2Rvd25yZXYueG1sRE9LawIxEL4L/ocwQi9Ss0pR2RpFpLK9+lp6HDbTzeJm&#10;siSpbv99UxC8zcf3nNWmt624kQ+NYwXTSQaCuHK64VrB+bR/XYIIEVlj65gU/FKAzXo4WGGu3Z0P&#10;dDvGWqQQDjkqMDF2uZShMmQxTFxHnLhv5y3GBH0ttcd7CretnGXZXFpsODUY7GhnqLoef6yCIo7D&#10;3BdlOF3KfdGOzdfio3xT6mXUb99BROrjU/xwf+o0f7aA/2fSBXL9B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pg+fsEAAADcAAAADwAAAAAAAAAAAAAAAACXAgAAZHJzL2Rvd25y&#10;ZXYueG1sUEsFBgAAAAAEAAQA9QAAAIUDAAAAAA==&#10;" fillcolor="white [3201]" strokecolor="black [3213]" strokeweight="2.25pt">
                    <v:textbox>
                      <w:txbxContent>
                        <w:p w14:paraId="00898B44" w14:textId="637286E0" w:rsidR="00723F7A" w:rsidRPr="0050171A" w:rsidRDefault="00723F7A" w:rsidP="00723F7A">
                          <w:pPr>
                            <w:pStyle w:val="NoSpacing"/>
                            <w:jc w:val="center"/>
                            <w:rPr>
                              <w:lang w:val="en-US"/>
                            </w:rPr>
                          </w:pPr>
                          <w:r>
                            <w:rPr>
                              <w:lang w:val="en-US"/>
                            </w:rPr>
                            <w:t>CART</w:t>
                          </w:r>
                        </w:p>
                      </w:txbxContent>
                    </v:textbox>
                  </v:rect>
                  <v:oval id="Oval 128" o:spid="_x0000_s1128" style="position:absolute;left:7543800;top:3370385;width:1036467;height:559840;rotation:-4877081fd;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" fillcolor="white [3201]" strokecolor="black [3213]" strokeweight=".25pt">
                    <v:stroke joinstyle="miter"/>
                    <v:textbox>
                      <w:txbxContent>
                        <w:p w14:paraId="53C69C5B" w14:textId="6F16A4EF" w:rsidR="00723F7A" w:rsidRDefault="00723F7A" w:rsidP="00723F7A">
                          <w:pPr>
                            <w:pStyle w:val="NoSpacing"/>
                            <w:jc w:val="center"/>
                            <w:rPr>
                              <w:lang w:val="en-US"/>
                            </w:rPr>
                          </w:pPr>
                          <w:r>
                            <w:rPr>
                              <w:lang w:val="en-US"/>
                            </w:rPr>
                            <w:t>Item ID</w:t>
                          </w:r>
                        </w:p>
                        <w:p w14:paraId="05693F3B" w14:textId="77777777" w:rsidR="00723F7A" w:rsidRPr="00F878E6" w:rsidRDefault="00723F7A" w:rsidP="00723F7A">
                          <w:pPr>
                            <w:pStyle w:val="NoSpacing"/>
                            <w:jc w:val="center"/>
                            <w:rPr>
                              <w:lang w:val="en-US"/>
                            </w:rPr>
                          </w:pPr>
                        </w:p>
                      </w:txbxContent>
                    </v:textbox>
                  </v:oval>
                  <v:oval id="Oval 129" o:spid="_x0000_s1129" style="position:absolute;left:8217877;top:3423139;width:1036467;height:559840;rotation:-7912644fd;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3IfawgAA&#10;ANwAAAAPAAAAZHJzL2Rvd25yZXYueG1sRE/JasMwEL0H8g9iAr0lcn0ojWPZlEJxCyUhC/g6WBPL&#10;1BoZS03cv48Kgdzm8dbJy8n24kKj7xwreF4lIIgbpztuFZyOH8tXED4ga+wdk4I/8lAW81mOmXZX&#10;3tPlEFoRQ9hnqMCEMGRS+saQRb9yA3Hkzm60GCIcW6lHvMZw28s0SV6kxY5jg8GB3g01P4dfq+DI&#10;+z6tv5JWV4ZrudP19nuolHpaTG8bEIGm8BDf3Z86zk/X8P9MvEAW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ch9rCAAAA3AAAAA8AAAAAAAAAAAAAAAAAlwIAAGRycy9kb3du&#10;cmV2LnhtbFBLBQYAAAAABAAEAPUAAACGAwAAAAA=&#10;" fillcolor="white [3201]" strokecolor="black [3213]" strokeweight=".25pt">
                    <v:stroke joinstyle="miter"/>
                    <v:textbox>
                      <w:txbxContent>
                        <w:p w14:paraId="02175926" w14:textId="5706AA15" w:rsidR="00723F7A" w:rsidRDefault="00723F7A" w:rsidP="00723F7A">
                          <w:pPr>
                            <w:pStyle w:val="NoSpacing"/>
                            <w:jc w:val="center"/>
                            <w:rPr>
                              <w:lang w:val="en-US"/>
                            </w:rPr>
                          </w:pPr>
                          <w:r>
                            <w:rPr>
                              <w:lang w:val="en-US"/>
                            </w:rPr>
                            <w:t xml:space="preserve">Total Cost </w:t>
                          </w:r>
                        </w:p>
                        <w:p w14:paraId="54C3B9FB" w14:textId="77777777" w:rsidR="00723F7A" w:rsidRPr="00F878E6" w:rsidRDefault="00723F7A" w:rsidP="00723F7A">
                          <w:pPr>
                            <w:pStyle w:val="NoSpacing"/>
                            <w:jc w:val="center"/>
                            <w:rPr>
                              <w:lang w:val="en-US"/>
                            </w:rPr>
                          </w:pPr>
                        </w:p>
                      </w:txbxContent>
                    </v:textbox>
                  </v:oval>
                  <v:shape id="Straight Arrow Connector 130" o:spid="_x0000_s1130" type="#_x0000_t32" style="position:absolute;left:8299939;top:4103077;width:0;height:34544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yH8cgAAADcAAAADwAAAGRycy9kb3ducmV2LnhtbESPQWvCQBCF74X+h2UKXopuaqHV1FWK&#10;KPZSaVUQb9PsNAnNzobdjcZ/3zkUepvhvXnvm9mid406U4i1ZwMPowwUceFtzaWBw349nICKCdli&#10;45kMXCnCYn57M8Pc+gt/0nmXSiUhHHM0UKXU5lrHoiKHceRbYtG+fXCYZA2ltgEvEu4aPc6yJ+2w&#10;ZmmosKVlRcXPrnMGtvHwVX8U19XpvVuGdfd8Pz1utsYM7vrXF1CJ+vRv/rt+s4L/KPjyjEyg57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TyH8cgAAADcAAAADwAAAAAA&#10;AAAAAAAAAAChAgAAZHJzL2Rvd25yZXYueG1sUEsFBgAAAAAEAAQA+QAAAJYDAAAAAA==&#10;" strokecolor="black [3213]" strokeweight="2.25pt">
                    <v:stroke joinstyle="miter"/>
                  </v:shape>
                  <v:shape id="Straight Arrow Connector 131" o:spid="_x0000_s1131" type="#_x0000_t32" style="position:absolute;left:8452339;top:4103077;width:0;height:34544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knAiasUAAADcAAAADwAAAGRycy9kb3ducmV2LnhtbERPTWvCQBC9C/0PyxS8lLpRwbbRVYpU&#10;7EWxqSDexuw0Cc3Oht2Nxn/fFQre5vE+Z7boTC3O5HxlWcFwkIAgzq2uuFCw/149v4LwAVljbZkU&#10;XMnDYv7Qm2Gq7YW/6JyFQsQQ9ikqKENoUil9XpJBP7ANceR+rDMYInSF1A4vMdzUcpQkE2mw4thQ&#10;YkPLkvLfrDUKtn5/qnb59eO4aZdu1b48vR3WW6X6j937FESgLtzF/+5PHeePh3B7Jl4g53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knAiasUAAADcAAAADwAAAAAAAAAA&#10;AAAAAAChAgAAZHJzL2Rvd25yZXYueG1sUEsFBgAAAAAEAAQA+QAAAJMDAAAAAA==&#10;" strokecolor="black [3213]" strokeweight="2.25pt">
                    <v:stroke joinstyle="miter"/>
                  </v:shape>
                  <v:shape id="Straight Arrow Connector 133" o:spid="_x0000_s1132" type="#_x0000_t32" style="position:absolute;left:7455877;top:1477108;width:0;height:3078089;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ucMOccAAADcAAAADwAAAGRycy9kb3ducmV2LnhtbESPQWvCQBCF70L/wzKFXqRuNCAldRUR&#10;tUVBUFt6HbLTJG12NmbXJPrru4LQ2wzvzfveTGadKUVDtSssKxgOIhDEqdUFZwo+jqvnFxDOI2ss&#10;LZOCCzmYTR96E0y0bXlPzcFnIoSwS1BB7n2VSOnSnAy6ga2Ig/Zta4M+rHUmdY1tCDelHEXRWBos&#10;OBByrGiRU/p7OJvAvY4oXv7sT+t20/96Ozbn7ed8p9TTYzd/BeGp8//m+/W7DvXjGG7PhAnk9A8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25ww5xwAAANwAAAAPAAAAAAAA&#10;AAAAAAAAAKECAABkcnMvZG93bnJldi54bWxQSwUGAAAAAAQABAD5AAAAlQMAAAAA&#10;" strokecolor="black [3213]" strokeweight="2.25pt">
                    <v:stroke joinstyle="miter"/>
                  </v:shape>
                  <v:shape id="Diamond 134" o:spid="_x0000_s1133" type="#_x0000_t4" style="position:absolute;left:6916616;top:2274277;width:1068070;height:8001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74yBwgAA&#10;ANwAAAAPAAAAZHJzL2Rvd25yZXYueG1sRE/fa8IwEH4f7H8IN9jbTKpOpJrKGAg+DdZZxLejuTVl&#10;zaU2Uet/vwiDvd3H9/PWm9F14kJDaD1ryCYKBHHtTcuNhv3X9mUJIkRkg51n0nCjAJvi8WGNufFX&#10;/qRLGRuRQjjkqMHG2OdShtqSwzDxPXHivv3gMCY4NNIMeE3hrpNTpRbSYcupwWJP75bqn/LsNJQf&#10;zeykptujO1WkblZWh9cy0/r5aXxbgYg0xn/xn3tn0vzZHO7PpAtk8Qs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PvjIHCAAAA3AAAAA8AAAAAAAAAAAAAAAAAlwIAAGRycy9kb3du&#10;cmV2LnhtbFBLBQYAAAAABAAEAPUAAACGAwAAAAA=&#10;" fillcolor="white [3201]" strokecolor="black [3213]" strokeweight="2.25pt">
                    <v:textbox>
                      <w:txbxContent>
                        <w:p w14:paraId="241D8E94" w14:textId="5625D5F2" w:rsidR="008661ED" w:rsidRPr="0050171A" w:rsidRDefault="008661ED" w:rsidP="008661ED">
                          <w:pPr>
                            <w:pStyle w:val="NoSpacing"/>
                            <w:jc w:val="center"/>
                            <w:rPr>
                              <w:lang w:val="en-US"/>
                            </w:rPr>
                          </w:pPr>
                          <w:r>
                            <w:rPr>
                              <w:lang w:val="en-US"/>
                            </w:rPr>
                            <w:t>Made of</w:t>
                          </w:r>
                        </w:p>
                      </w:txbxContent>
                    </v:textbox>
                  </v:shape>
                  <v:rect id="Rectangle 135" o:spid="_x0000_s1134" style="position:absolute;left:6775939;top:1137139;width:1290955;height:3390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35NPwwAA&#10;ANwAAAAPAAAAZHJzL2Rvd25yZXYueG1sRE9LawIxEL4X/A9hhF6kZm2rldUoUirr1UeXHofNuFnc&#10;TJYk1e2/b4RCb/PxPWe57m0rruRD41jBZJyBIK6cbrhWcDpun+YgQkTW2DomBT8UYL0aPCwx1+7G&#10;e7oeYi1SCIccFZgYu1zKUBmyGMauI07c2XmLMUFfS+3xlsJtK5+zbCYtNpwaDHb0bqi6HL6tgiKO&#10;wswXZTh+ltuiHZmvt4/yVanHYb9ZgIjUx3/xn3un0/yXKdyfSRfI1S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435NPwwAAANwAAAAPAAAAAAAAAAAAAAAAAJcCAABkcnMvZG93&#10;bnJldi54bWxQSwUGAAAAAAQABAD1AAAAhwMAAAAA&#10;" fillcolor="white [3201]" strokecolor="black [3213]" strokeweight="2.25pt">
                    <v:textbox>
                      <w:txbxContent>
                        <w:p w14:paraId="0868CC4C" w14:textId="02D3BF2F" w:rsidR="008661ED" w:rsidRPr="0050171A" w:rsidRDefault="008661ED" w:rsidP="008661ED">
                          <w:pPr>
                            <w:pStyle w:val="NoSpacing"/>
                            <w:jc w:val="center"/>
                            <w:rPr>
                              <w:lang w:val="en-US"/>
                            </w:rPr>
                          </w:pPr>
                          <w:r>
                            <w:rPr>
                              <w:lang w:val="en-US"/>
                            </w:rPr>
                            <w:t xml:space="preserve">Products </w:t>
                          </w:r>
                        </w:p>
                      </w:txbxContent>
                    </v:textbox>
                  </v:rect>
                  <v:shape id="Straight Arrow Connector 136" o:spid="_x0000_s1135" type="#_x0000_t32" style="position:absolute;left:4947139;top:4630615;width:757750;height: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pCvoccAAADcAAAADwAAAGRycy9kb3ducmV2LnhtbESP3WrCQBCF7wu+wzJCb4puqiAluoqU&#10;tooFwT+8HbJjEpudTbNrEvv0rlDwboZz5nxnJrPWFKKmyuWWFbz2IxDEidU5pwr2u8/eGwjnkTUW&#10;lknBlRzMpp2nCcbaNryheutTEULYxagg876MpXRJRgZd35bEQTvZyqAPa5VKXWETwk0hB1E0kgZz&#10;DoQMS3rPKPnZXkzg/g1o+HHe/H41q5fjYldfvg/ztVLP3XY+BuGp9Q/z//VSh/rDEdyfCRPI6Q0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mkK+hxwAAANwAAAAPAAAAAAAA&#10;AAAAAAAAAKECAABkcnMvZG93bnJldi54bWxQSwUGAAAAAAQABAD5AAAAlQMAAAAA&#10;" strokecolor="black [3213]" strokeweight="2.25pt">
                    <v:stroke joinstyle="miter"/>
                  </v:shape>
                  <v:shape id="Straight Arrow Connector 137" o:spid="_x0000_s1136" type="#_x0000_t32" style="position:absolute;left:5697416;top:2614246;width:0;height:2055251;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dwKOsgAAADcAAAADwAAAGRycy9kb3ducmV2LnhtbESP3WrCQBCF7wt9h2UK3pS6UUFL6ioi&#10;/lFBUFt6O2SnSdrsbMyuSfTp3YLQuxnOmfOdGU9bU4iaKpdbVtDrRiCIE6tzThV8HJcvryCcR9ZY&#10;WCYFF3IwnTw+jDHWtuE91QefihDCLkYFmfdlLKVLMjLourYkDtq3rQz6sFap1BU2IdwUsh9FQ2kw&#10;50DIsKR5Rsnv4WwC99qnweJnf1o1789f62N93n7Odkp1ntrZGwhPrf833683OtQfjODvmTCBnNw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ydwKOsgAAADcAAAADwAAAAAA&#10;AAAAAAAAAAChAgAAZHJzL2Rvd25yZXYueG1sUEsFBgAAAAAEAAQA+QAAAJYDAAAAAA==&#10;" strokecolor="black [3213]" strokeweight="2.25pt">
                    <v:stroke joinstyle="miter"/>
                  </v:shape>
                  <v:shape id="Straight Arrow Connector 138" o:spid="_x0000_s1137" type="#_x0000_t32" style="position:absolute;left:5709139;top:2625969;width:1214950;height: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EOeSMcAAADcAAAADwAAAGRycy9kb3ducmV2LnhtbESPTUvDQBCG74L/YZmCF2k3bUEk7bYU&#10;sVUUCv3C65Adk9TsbJrdJtFf7xwEbzPM+/HMfNm7SrXUhNKzgfEoAUWceVtybuB4WA8fQYWIbLHy&#10;TAa+KcBycXszx9T6jnfU7mOuJIRDigaKGOtU65AV5DCMfE0st0/fOIyyNrm2DXYS7io9SZIH7bBk&#10;aSiwpqeCsq/91Unvz4Smz+fdZdO93X+8HNrr+2m1NeZu0K9moCL18V/85361gj8VWnlGJtCLX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4Q55IxwAAANwAAAAPAAAAAAAA&#10;AAAAAAAAAKECAABkcnMvZG93bnJldi54bWxQSwUGAAAAAAQABAD5AAAAlQMAAAAA&#10;" strokecolor="black [3213]" strokeweight="2.25pt">
                    <v:stroke joinstyle="miter"/>
                  </v:shape>
                  <v:oval id="Oval 140" o:spid="_x0000_s1138" style="position:absolute;left:6693877;top:222739;width:693273;height:383540;rotation:180;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iC0WxAAA&#10;ANwAAAAPAAAAZHJzL2Rvd25yZXYueG1sRI9Bb8IwDIXvk/YfIk/abaRUaIJCQNOmabtSeuBoNaap&#10;SJyqCdDt18+HSdxsvef3Pm92U/DqSmPqIxuYzwpQxG20PXcGmsPnyxJUysgWfWQy8EMJdtvHhw1W&#10;Nt54T9c6d0pCOFVowOU8VFqn1lHANIsDsWinOAbMso6dtiPeJDx4XRbFqw7YszQ4HOjdUXuuL8HA&#10;7/HS6Y99474WB1w109yXdemNeX6a3tagMk35bv6//raCvxB8eUYm0N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YgtFsQAAADcAAAADwAAAAAAAAAAAAAAAACXAgAAZHJzL2Rv&#10;d25yZXYueG1sUEsFBgAAAAAEAAQA9QAAAIgDAAAAAA==&#10;" fillcolor="white [3201]" strokecolor="black [3213]" strokeweight=".25pt">
                    <v:stroke joinstyle="miter"/>
                    <v:textbox>
                      <w:txbxContent>
                        <w:p w14:paraId="278F8A8D" w14:textId="0B4BDF86" w:rsidR="008F481A" w:rsidRPr="008F481A" w:rsidRDefault="008F481A" w:rsidP="008F481A">
                          <w:pPr>
                            <w:pStyle w:val="NoSpacing"/>
                            <w:jc w:val="center"/>
                            <w:rPr>
                              <w:sz w:val="13"/>
                              <w:lang w:val="en-US"/>
                            </w:rPr>
                          </w:pPr>
                          <w:r w:rsidRPr="008F481A">
                            <w:rPr>
                              <w:sz w:val="13"/>
                              <w:lang w:val="en-US"/>
                            </w:rPr>
                            <w:t>Product ID</w:t>
                          </w:r>
                        </w:p>
                        <w:p w14:paraId="4162EDDC" w14:textId="77777777" w:rsidR="008F481A" w:rsidRPr="008F481A" w:rsidRDefault="008F481A" w:rsidP="008F481A">
                          <w:pPr>
                            <w:pStyle w:val="NoSpacing"/>
                            <w:jc w:val="center"/>
                            <w:rPr>
                              <w:sz w:val="13"/>
                              <w:lang w:val="en-US"/>
                            </w:rPr>
                          </w:pPr>
                        </w:p>
                        <w:p w14:paraId="48C314AB" w14:textId="77777777" w:rsidR="008F481A" w:rsidRPr="008F481A" w:rsidRDefault="008F481A" w:rsidP="008F481A">
                          <w:pPr>
                            <w:pStyle w:val="NoSpacing"/>
                            <w:jc w:val="center"/>
                            <w:rPr>
                              <w:sz w:val="13"/>
                              <w:lang w:val="en-US"/>
                            </w:rPr>
                          </w:pPr>
                        </w:p>
                      </w:txbxContent>
                    </v:textbox>
                  </v:oval>
                  <v:shape id="Straight Arrow Connector 142" o:spid="_x0000_s1139" type="#_x0000_t32" style="position:absolute;left:2579077;top:902677;width:45719;height:228112;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a3a38gAAADcAAAADwAAAGRycy9kb3ducmV2LnhtbESPQUvDQBCF7wX/wzJCL8VujCISsyml&#10;aC0WCk0Vr0N2TGKzszG7TVJ/vSsI3mZ4b973Jl2MphE9da62rOB6HoEgLqyuuVTweni6ugfhPLLG&#10;xjIpOJODRXYxSTHRduA99bkvRQhhl6CCyvs2kdIVFRl0c9sSB+3DdgZ9WLtS6g6HEG4aGUfRnTRY&#10;cyBU2NKqouKYn0zgfsd08/i5/1oPL7P350N/2r4td0pNL8flAwhPo/83/11vdKh/G8PvM2ECmf0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ga3a38gAAADcAAAADwAAAAAA&#10;AAAAAAAAAAChAgAAZHJzL2Rvd25yZXYueG1sUEsFBgAAAAAEAAQA+QAAAJYDAAAAAA==&#10;" strokecolor="black [3213]" strokeweight="2.25pt">
                    <v:stroke joinstyle="miter"/>
                  </v:shape>
                  <v:oval id="Oval 143" o:spid="_x0000_s1140" style="position:absolute;left:7537939;top:211015;width:693273;height:383540;rotation:180;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WrNhwgAA&#10;ANwAAAAPAAAAZHJzL2Rvd25yZXYueG1sRE9Na8JAEL0X+h+WKXirG1MpmmYjpaXYqzEHj0N2mg3d&#10;nQ3ZVaO/visIvc3jfU65mZwVJxpD71nBYp6BIG697rlT0Oy/nlcgQkTWaD2TggsF2FSPDyUW2p95&#10;R6c6diKFcChQgYlxKKQMrSGHYe4H4sT9+NFhTHDspB7xnMKdlXmWvUqHPacGgwN9GGp/66NTcD0c&#10;O/m5a8x2ucd1My1sXudWqdnT9P4GItIU/8V397dO85cvcHsmXSCrP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Fas2HCAAAA3AAAAA8AAAAAAAAAAAAAAAAAlwIAAGRycy9kb3du&#10;cmV2LnhtbFBLBQYAAAAABAAEAPUAAACGAwAAAAA=&#10;" fillcolor="white [3201]" strokecolor="black [3213]" strokeweight=".25pt">
                    <v:stroke joinstyle="miter"/>
                    <v:textbox>
                      <w:txbxContent>
                        <w:p w14:paraId="180455A4" w14:textId="14D2C344" w:rsidR="008F481A" w:rsidRPr="008F481A" w:rsidRDefault="008F481A" w:rsidP="008F481A">
                          <w:pPr>
                            <w:pStyle w:val="NoSpacing"/>
                            <w:jc w:val="center"/>
                            <w:rPr>
                              <w:sz w:val="13"/>
                              <w:lang w:val="en-US"/>
                            </w:rPr>
                          </w:pPr>
                          <w:r w:rsidRPr="008F481A">
                            <w:rPr>
                              <w:sz w:val="13"/>
                              <w:lang w:val="en-US"/>
                            </w:rPr>
                            <w:t>P</w:t>
                          </w:r>
                          <w:r>
                            <w:rPr>
                              <w:sz w:val="13"/>
                              <w:lang w:val="en-US"/>
                            </w:rPr>
                            <w:t xml:space="preserve">roduct Type </w:t>
                          </w:r>
                        </w:p>
                      </w:txbxContent>
                    </v:textbox>
                  </v:oval>
                  <v:shape id="Straight Arrow Connector 144" o:spid="_x0000_s1141" type="#_x0000_t32" style="position:absolute;left:7608277;top:562708;width:45085;height:57975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QjnMMgAAADcAAAADwAAAGRycy9kb3ducmV2LnhtbESPW2vCQBCF34X+h2UKvkjdeEFK6ioi&#10;3qggqC19HbLTJG12NmbXJPXXu4VC32Y4Z853ZjpvTSFqqlxuWcGgH4EgTqzOOVXwdl4/PYNwHllj&#10;YZkU/JCD+eyhM8VY24aPVJ98KkIIuxgVZN6XsZQuycig69uSOGiftjLow1qlUlfYhHBTyGEUTaTB&#10;nAMhw5KWGSXfp6sJ3NuQRquv42XTvPY+tuf6un9fHJTqPraLFxCeWv9v/rve6VB/PIbfZ8IEcnYH&#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YQjnMMgAAADcAAAADwAAAAAA&#10;AAAAAAAAAAChAgAAZHJzL2Rvd25yZXYueG1sUEsFBgAAAAAEAAQA+QAAAJYDAAAAAA==&#10;" strokecolor="black [3213]" strokeweight="2.25pt">
                    <v:stroke joinstyle="miter"/>
                  </v:shape>
                  <v:rect id="Rectangle 145" o:spid="_x0000_s1142" style="position:absolute;left:1969477;top:1125415;width:1290955;height:33909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2eAywgAA&#10;ANwAAAAPAAAAZHJzL2Rvd25yZXYueG1sRE9LawIxEL4X+h/CCF5EsxWrZTVKKZXttT6WHofNuFnc&#10;TJYk1fXfm0LB23x8z1ltetuKC/nQOFbwMslAEFdON1wrOOy34zcQISJrbB2TghsF2Kyfn1aYa3fl&#10;b7rsYi1SCIccFZgYu1zKUBmyGCauI07cyXmLMUFfS+3xmsJtK6dZNpcWG04NBjv6MFSdd79WQRFH&#10;Ye6LMuyP5bZoR+Zn8VnOlBoO+vcliEh9fIj/3V86zZ+9wt8z6QK5vg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DZ4DLCAAAA3AAAAA8AAAAAAAAAAAAAAAAAlwIAAGRycy9kb3du&#10;cmV2LnhtbFBLBQYAAAAABAAEAPUAAACGAwAAAAA=&#10;" fillcolor="white [3201]" strokecolor="black [3213]" strokeweight="2.25pt">
                    <v:textbox>
                      <w:txbxContent>
                        <w:p w14:paraId="1E7C526C" w14:textId="61ABCEB5" w:rsidR="008F481A" w:rsidRPr="0050171A" w:rsidRDefault="008F481A" w:rsidP="008F481A">
                          <w:pPr>
                            <w:pStyle w:val="NoSpacing"/>
                            <w:jc w:val="center"/>
                            <w:rPr>
                              <w:lang w:val="en-US"/>
                            </w:rPr>
                          </w:pPr>
                          <w:r>
                            <w:rPr>
                              <w:lang w:val="en-US"/>
                            </w:rPr>
                            <w:t xml:space="preserve">Segments </w:t>
                          </w:r>
                        </w:p>
                      </w:txbxContent>
                    </v:textbox>
                  </v:rect>
                  <v:oval id="Oval 146" o:spid="_x0000_s1143" style="position:absolute;left:2051539;top:562708;width:692785;height:383540;rotation:180;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LRD5wQAA&#10;ANwAAAAPAAAAZHJzL2Rvd25yZXYueG1sRE9Na8JAEL0L/Q/LFHozG4OIRlcpLaVejTl4HLJjNrg7&#10;G7Krpv31bqHgbR7vcza70VlxoyF0nhXMshwEceN1x62C+vg1XYIIEVmj9UwKfijAbvsy2WCp/Z0P&#10;dKtiK1IIhxIVmBj7UsrQGHIYMt8TJ+7sB4cxwaGVesB7CndWFnm+kA47Tg0Ge/ow1Fyqq1Pwe7q2&#10;8vNQm+/5EVf1OLNFVVil3l7H9zWISGN8iv/de53mzxfw90y6QG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IS0Q+cEAAADcAAAADwAAAAAAAAAAAAAAAACXAgAAZHJzL2Rvd25y&#10;ZXYueG1sUEsFBgAAAAAEAAQA9QAAAIUDAAAAAA==&#10;" fillcolor="white [3201]" strokecolor="black [3213]" strokeweight=".25pt">
                    <v:stroke joinstyle="miter"/>
                    <v:textbox>
                      <w:txbxContent>
                        <w:p w14:paraId="47AE9510" w14:textId="54E51E89" w:rsidR="008F481A" w:rsidRPr="008F481A" w:rsidRDefault="008F481A" w:rsidP="008F481A">
                          <w:pPr>
                            <w:pStyle w:val="NoSpacing"/>
                            <w:jc w:val="center"/>
                            <w:rPr>
                              <w:sz w:val="13"/>
                              <w:lang w:val="en-US"/>
                            </w:rPr>
                          </w:pPr>
                          <w:r>
                            <w:rPr>
                              <w:sz w:val="13"/>
                              <w:lang w:val="en-US"/>
                            </w:rPr>
                            <w:t>Segment ID</w:t>
                          </w:r>
                        </w:p>
                        <w:p w14:paraId="0F9974BC" w14:textId="77777777" w:rsidR="008F481A" w:rsidRPr="008F481A" w:rsidRDefault="008F481A" w:rsidP="008F481A">
                          <w:pPr>
                            <w:pStyle w:val="NoSpacing"/>
                            <w:jc w:val="center"/>
                            <w:rPr>
                              <w:sz w:val="13"/>
                              <w:lang w:val="en-US"/>
                            </w:rPr>
                          </w:pPr>
                        </w:p>
                      </w:txbxContent>
                    </v:textbox>
                  </v:oval>
                  <v:oval id="Oval 147" o:spid="_x0000_s1144" style="position:absolute;left:2954216;top:644769;width:692785;height:383540;rotation:180;flip:y;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YbViwgAA&#10;ANwAAAAPAAAAZHJzL2Rvd25yZXYueG1sRE9Na8JAEL0X/A/LFLzVjUGsTd0EaZF6NebQ45CdZkN3&#10;Z0N21eiv7xYKvc3jfc62mpwVFxpD71nBcpGBIG697rlT0Jz2TxsQISJrtJ5JwY0CVOXsYYuF9lc+&#10;0qWOnUghHApUYGIcCilDa8hhWPiBOHFffnQYExw7qUe8pnBnZZ5la+mw59RgcKA3Q+13fXYK7p/n&#10;Tr4fG/OxOuFLMy1tXudWqfnjtHsFEWmK/+I/90Gn+atn+H0mXSDLH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5htWLCAAAA3AAAAA8AAAAAAAAAAAAAAAAAlwIAAGRycy9kb3du&#10;cmV2LnhtbFBLBQYAAAAABAAEAPUAAACGAwAAAAA=&#10;" fillcolor="white [3201]" strokecolor="black [3213]" strokeweight=".25pt">
                    <v:stroke joinstyle="miter"/>
                    <v:textbox>
                      <w:txbxContent>
                        <w:p w14:paraId="4C273079" w14:textId="5AA955D7" w:rsidR="008F481A" w:rsidRPr="008F481A" w:rsidRDefault="008F481A" w:rsidP="008F481A">
                          <w:pPr>
                            <w:pStyle w:val="NoSpacing"/>
                            <w:jc w:val="center"/>
                            <w:rPr>
                              <w:sz w:val="13"/>
                              <w:lang w:val="en-US"/>
                            </w:rPr>
                          </w:pPr>
                          <w:r>
                            <w:rPr>
                              <w:sz w:val="13"/>
                              <w:lang w:val="en-US"/>
                            </w:rPr>
                            <w:t>Segment Name</w:t>
                          </w:r>
                        </w:p>
                        <w:p w14:paraId="167B65A8" w14:textId="77777777" w:rsidR="008F481A" w:rsidRPr="008F481A" w:rsidRDefault="008F481A" w:rsidP="008F481A">
                          <w:pPr>
                            <w:pStyle w:val="NoSpacing"/>
                            <w:rPr>
                              <w:sz w:val="13"/>
                              <w:lang w:val="en-US"/>
                            </w:rPr>
                          </w:pPr>
                        </w:p>
                      </w:txbxContent>
                    </v:textbox>
                  </v:oval>
                  <v:shape id="Straight Arrow Connector 148" o:spid="_x0000_s1145" type="#_x0000_t32" style="position:absolute;left:7233139;top:562708;width:45719;height:580292;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EXtNccAAADcAAAADwAAAGRycy9kb3ducmV2LnhtbESPTUvDQBCG74L/YRmhF2k3VpESuy1F&#10;WhULQr/odciOSTQ7m2a3SfTXOwehtxnm/XhmOu9dpVpqQunZwN0oAUWceVtybmC/Ww0noEJEtlh5&#10;JgM/FGA+u76aYmp9xxtqtzFXEsIhRQNFjHWqdcgKchhGviaW26dvHEZZm1zbBjsJd5UeJ8mjdliy&#10;NBRY03NB2ff27KT3d0z3y6/N6aV7vz2+7trz+rD4MGZw0y+eQEXq40X8736zgv8gtPKMTKBn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gRe01xwAAANwAAAAPAAAAAAAA&#10;AAAAAAAAAKECAABkcnMvZG93bnJldi54bWxQSwUGAAAAAAQABAD5AAAAlQMAAAAA&#10;" strokecolor="black [3213]" strokeweight="2.25pt">
                    <v:stroke joinstyle="miter"/>
                  </v:shape>
                  <v:shape id="Straight Arrow Connector 149" o:spid="_x0000_s1146" type="#_x0000_t32" style="position:absolute;left:2919046;top:902677;width:45719;height:228112;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" strokecolor="black [3213]" strokeweight="2.25pt">
                    <v:stroke joinstyle="miter"/>
                  </v:shape>
                  <v:shape id="Diamond 150" o:spid="_x0000_s1147" type="#_x0000_t4" style="position:absolute;left:4255477;width:1068070;height:6858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C28ixQAA&#10;ANwAAAAPAAAAZHJzL2Rvd25yZXYueG1sRI9BawIxEIXvhf6HMIXeaqLFIlujlILgqdDVRXobNuNm&#10;cTNZN1HXf985FHqb4b1575vlegydutKQ2sgWphMDiriOruXGwn63eVmAShnZYReZLNwpwXr1+LDE&#10;wsUbf9O1zI2SEE4FWvA594XWqfYUME1iTyzaMQ4Bs6xDo92ANwkPnZ4Z86YDtiwNHnv69FSfykuw&#10;UH41r2cz2/yEc0Xm7nV1mJdTa5+fxo93UJnG/G/+u946wZ8LvjwjE+jVL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ELbyLFAAAA3AAAAA8AAAAAAAAAAAAAAAAAlwIAAGRycy9k&#10;b3ducmV2LnhtbFBLBQYAAAAABAAEAPUAAACJAwAAAAA=&#10;" fillcolor="white [3201]" strokecolor="black [3213]" strokeweight="2.25pt">
                    <v:textbox>
                      <w:txbxContent>
                        <w:p w14:paraId="14488448" w14:textId="5E6E626A" w:rsidR="008F481A" w:rsidRPr="00472397" w:rsidRDefault="008F481A" w:rsidP="008F481A">
                          <w:pPr>
                            <w:pStyle w:val="NoSpacing"/>
                            <w:jc w:val="center"/>
                            <w:rPr>
                              <w:sz w:val="15"/>
                              <w:lang w:val="en-US"/>
                            </w:rPr>
                          </w:pPr>
                          <w:r w:rsidRPr="00472397">
                            <w:rPr>
                              <w:sz w:val="15"/>
                              <w:lang w:val="en-US"/>
                            </w:rPr>
                            <w:t>Belongs to</w:t>
                          </w:r>
                        </w:p>
                      </w:txbxContent>
                    </v:textbox>
                  </v:shape>
                  <v:shape id="Straight Arrow Connector 151" o:spid="_x0000_s1148" type="#_x0000_t32" style="position:absolute;left:1207477;top:1242646;width:735135;height: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KbSdcgAAADcAAAADwAAAGRycy9kb3ducmV2LnhtbESPW2vCQBCF3wv9D8sUfCm60dIiqauI&#10;eCkKBW/4OmSnSdrsbMyuSeqv7woF32Y4Z853ZjRpTSFqqlxuWUG/F4EgTqzOOVVw2C+6QxDOI2ss&#10;LJOCX3IwGT8+jDDWtuEt1TufihDCLkYFmfdlLKVLMjLoerYkDtqXrQz6sFap1BU2IdwUchBFb9Jg&#10;zoGQYUmzjJKf3cUE7nVAL/Pv7XnZrJ9Pq3192Rynn0p1ntrpOwhPrb+b/68/dKj/2ofbM2ECOf4D&#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9KbSdcgAAADcAAAADwAAAAAA&#10;AAAAAAAAAAChAgAAZHJzL2Rvd25yZXYueG1sUEsFBgAAAAAEAAQA+QAAAJYDAAAAAA==&#10;" strokecolor="black [3213]" strokeweight="2.25pt">
                    <v:stroke joinstyle="miter"/>
                  </v:shape>
                  <v:shape id="Straight Arrow Connector 152" o:spid="_x0000_s1149" type="#_x0000_t32" style="position:absolute;left:1207477;top:328246;width:0;height:903605;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HRMAsgAAADcAAAADwAAAGRycy9kb3ducmV2LnhtbESPQUvDQBCF7wX/wzJCL8VujCgSsyml&#10;aC0WCk0Vr0N2TGKzszG7TVJ/vSsI3mZ4b973Jl2MphE9da62rOB6HoEgLqyuuVTweni6ugfhPLLG&#10;xjIpOJODRXYxSTHRduA99bkvRQhhl6CCyvs2kdIVFRl0c9sSB+3DdgZ9WLtS6g6HEG4aGUfRnTRY&#10;cyBU2NKqouKYn0zgfsd08/i5/1oPL7P350N/2r4td0pNL8flAwhPo/83/11vdKh/G8PvM2ECmf0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BHRMAsgAAADcAAAADwAAAAAA&#10;AAAAAAAAAAChAgAAZHJzL2Rvd25yZXYueG1sUEsFBgAAAAAEAAQA+QAAAJYDAAAAAA==&#10;" strokecolor="black [3213]" strokeweight="2.25pt">
                    <v:stroke joinstyle="miter"/>
                  </v:shape>
                  <v:shape id="Straight Arrow Connector 153" o:spid="_x0000_s1150" type="#_x0000_t32" style="position:absolute;left:1207477;top:339969;width:3047658;height: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zjpmcgAAADcAAAADwAAAGRycy9kb3ducmV2LnhtbESP3WrCQBCF7wt9h2UK3pS6UVFK6ioi&#10;/lFBUFt6O2SnSdrsbMyuSfTp3YLQuxnOmfOdGU9bU4iaKpdbVtDrRiCIE6tzThV8HJcvryCcR9ZY&#10;WCYFF3IwnTw+jDHWtuE91QefihDCLkYFmfdlLKVLMjLourYkDtq3rQz6sFap1BU2IdwUsh9FI2kw&#10;50DIsKR5Rsnv4WwC99qnweJnf1o1789f62N93n7Odkp1ntrZGwhPrf833683OtQfDuDvmTCBnNw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azjpmcgAAADcAAAADwAAAAAA&#10;AAAAAAAAAAChAgAAZHJzL2Rvd25yZXYueG1sUEsFBgAAAAAEAAQA+QAAAJYDAAAAAA==&#10;" strokecolor="black [3213]" strokeweight="2.25pt">
                    <v:stroke joinstyle="miter"/>
                  </v:shape>
                </v:group>
                <v:shape id="Straight Arrow Connector 155" o:spid="_x0000_s1151" type="#_x0000_t32" style="position:absolute;left:5322277;top:328246;width:916012;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WQVbMEAAADcAAAADwAAAGRycy9kb3ducmV2LnhtbERPS4vCMBC+L/gfwgh7W9MVldo1igjF&#10;Rbz4xOPQzLZlk0lpotZ/bxYWvM3H95zZorNG3Kj1tWMFn4MEBHHhdM2lguMh/0hB+ICs0TgmBQ/y&#10;sJj33maYaXfnHd32oRQxhH2GCqoQmkxKX1Rk0Q9cQxy5H9daDBG2pdQt3mO4NXKYJBNpsebYUGFD&#10;q4qK3/3VKpDTNedmuxmlqTlfk+X5dCk4V+q93y2/QATqwkv87/7Wcf54DH/PxAvk/Ak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ZZBVswQAAANwAAAAPAAAAAAAAAAAAAAAA&#10;AKECAABkcnMvZG93bnJldi54bWxQSwUGAAAAAAQABAD5AAAAjwMAAAAA&#10;" strokecolor="black [3213]" strokeweight="2.25pt">
                  <v:stroke joinstyle="miter"/>
                </v:shape>
                <v:shape id="Straight Arrow Connector 156" o:spid="_x0000_s1152" type="#_x0000_t32" style="position:absolute;left:6236677;top:328246;width:0;height:80557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09KAcgAAADcAAAADwAAAGRycy9kb3ducmV2LnhtbESP3WrCQBCF7wt9h2UK3pS6UVFK6ioi&#10;/lFBUFt6O2SnSdrsbMyuSerTu4LQuxnOmfOdGU9bU4iaKpdbVtDrRiCIE6tzThV8HJcvryCcR9ZY&#10;WCYFf+RgOnl8GGOsbcN7qg8+FSGEXYwKMu/LWEqXZGTQdW1JHLRvWxn0Ya1SqStsQrgpZD+KRtJg&#10;zoGQYUnzjJLfw9kE7qVPg8XP/rRq3p+/1sf6vP2c7ZTqPLWzNxCeWv9vvl9vdKg/HMHtmTCBnFwB&#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e09KAcgAAADcAAAADwAAAAAA&#10;AAAAAAAAAAChAgAAZHJzL2Rvd25yZXYueG1sUEsFBgAAAAAEAAQA+QAAAJYDAAAAAA==&#10;" strokecolor="black [3213]" strokeweight="2.25pt">
                  <v:stroke joinstyle="miter"/>
                </v:shape>
                <v:shape id="Straight Arrow Connector 157" o:spid="_x0000_s1153" type="#_x0000_t32" style="position:absolute;left:6236677;top:1137139;width:535012;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vougMIAAADcAAAADwAAAGRycy9kb3ducmV2LnhtbERPTWvCQBC9F/oflil4q5sWrTG6ighB&#10;kV60VTwO2TEJ7s6G7Krx37tCobd5vM+ZzjtrxJVaXztW8NFPQBAXTtdcKvj9yd9TED4gazSOScGd&#10;PMxnry9TzLS78Zauu1CKGMI+QwVVCE0mpS8qsuj7riGO3Mm1FkOEbSl1i7cYbo38TJIvabHm2FBh&#10;Q8uKivPuYhXI8Ypz870ZpKk5XJLFYX8sOFeq99YtJiACdeFf/Ode6zh/OILnM/ECOXs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RvougMIAAADcAAAADwAAAAAAAAAAAAAA&#10;AAChAgAAZHJzL2Rvd25yZXYueG1sUEsFBgAAAAAEAAQA+QAAAJADAAAAAA==&#10;" strokecolor="black [3213]" strokeweight="2.25pt">
                  <v:stroke joinstyle="miter"/>
                </v:shape>
                <w10:wrap type="through"/>
              </v:group>
            </w:pict>
          </mc:Fallback>
        </mc:AlternateContent>
      </w:r>
      <w:r w:rsidR="0050171A">
        <w:t>Phase VI: Design and Integration</w:t>
      </w:r>
      <w:bookmarkEnd w:id="19"/>
    </w:p>
    <w:p w14:paraId="2E698BE9" w14:textId="66709D7A" w:rsidR="0050171A" w:rsidRDefault="008661ED" w:rsidP="0050171A">
      <w:pPr>
        <w:pStyle w:val="NoSpacing"/>
        <w:sectPr w:rsidR="0050171A" w:rsidSect="0050171A">
          <w:pgSz w:w="15840" w:h="12240" w:orient="landscape"/>
          <w:pgMar w:top="1440" w:right="1440" w:bottom="1440" w:left="1440" w:header="720" w:footer="720" w:gutter="0"/>
          <w:cols w:space="720"/>
          <w:docGrid w:linePitch="360"/>
        </w:sectPr>
      </w:pPr>
      <w:r>
        <w:rPr>
          <w:noProof/>
          <w:lang w:val="en-US"/>
        </w:rPr>
        <mc:AlternateContent>
          <mc:Choice Requires="wps">
            <w:drawing>
              <wp:anchor distT="0" distB="0" distL="114300" distR="114300" simplePos="0" relativeHeight="251711488" behindDoc="0" locked="0" layoutInCell="1" allowOverlap="1" wp14:anchorId="21E48AC4" wp14:editId="37321129">
                <wp:simplePos x="0" y="0"/>
                <wp:positionH relativeFrom="column">
                  <wp:posOffset>3975734</wp:posOffset>
                </wp:positionH>
                <wp:positionV relativeFrom="paragraph">
                  <wp:posOffset>3952240</wp:posOffset>
                </wp:positionV>
                <wp:extent cx="146343" cy="345440"/>
                <wp:effectExtent l="0" t="0" r="31750" b="35560"/>
                <wp:wrapNone/>
                <wp:docPr id="108" name="Straight Arrow Connector 108"/>
                <wp:cNvGraphicFramePr/>
                <a:graphic xmlns:a="http://schemas.openxmlformats.org/drawingml/2006/main">
                  <a:graphicData uri="http://schemas.microsoft.com/office/word/2010/wordprocessingShape">
                    <wps:wsp>
                      <wps:cNvCnPr/>
                      <wps:spPr>
                        <a:xfrm flipH="1">
                          <a:off x="0" y="0"/>
                          <a:ext cx="146343" cy="345440"/>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8D075B" id="Straight Arrow Connector 108" o:spid="_x0000_s1026" type="#_x0000_t32" style="position:absolute;margin-left:313.05pt;margin-top:311.2pt;width:11.5pt;height:27.2pt;flip:x;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" strokecolor="black [3213]" strokeweight="2.25pt">
                <v:stroke joinstyle="miter"/>
              </v:shape>
            </w:pict>
          </mc:Fallback>
        </mc:AlternateContent>
      </w:r>
      <w:r>
        <w:rPr>
          <w:noProof/>
          <w:lang w:val="en-US"/>
        </w:rPr>
        <mc:AlternateContent>
          <mc:Choice Requires="wps">
            <w:drawing>
              <wp:anchor distT="0" distB="0" distL="114300" distR="114300" simplePos="0" relativeHeight="251709440" behindDoc="1" locked="0" layoutInCell="1" allowOverlap="1" wp14:anchorId="6F4EC83D" wp14:editId="16C910C3">
                <wp:simplePos x="0" y="0"/>
                <wp:positionH relativeFrom="column">
                  <wp:posOffset>3750787</wp:posOffset>
                </wp:positionH>
                <wp:positionV relativeFrom="paragraph">
                  <wp:posOffset>3457729</wp:posOffset>
                </wp:positionV>
                <wp:extent cx="1285240" cy="366737"/>
                <wp:effectExtent l="0" t="203200" r="0" b="192405"/>
                <wp:wrapNone/>
                <wp:docPr id="107" name="Oval 107"/>
                <wp:cNvGraphicFramePr/>
                <a:graphic xmlns:a="http://schemas.openxmlformats.org/drawingml/2006/main">
                  <a:graphicData uri="http://schemas.microsoft.com/office/word/2010/wordprocessingShape">
                    <wps:wsp>
                      <wps:cNvSpPr/>
                      <wps:spPr>
                        <a:xfrm rot="8986747" flipV="1">
                          <a:off x="0" y="0"/>
                          <a:ext cx="1285240" cy="366737"/>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0342DB" w14:textId="763D49B6" w:rsidR="00B7502A" w:rsidRDefault="00B7502A" w:rsidP="00B7502A">
                            <w:pPr>
                              <w:pStyle w:val="NoSpacing"/>
                              <w:jc w:val="center"/>
                              <w:rPr>
                                <w:lang w:val="en-US"/>
                              </w:rPr>
                            </w:pPr>
                            <w:r>
                              <w:rPr>
                                <w:lang w:val="en-US"/>
                              </w:rPr>
                              <w:t>Friends ID</w:t>
                            </w:r>
                          </w:p>
                          <w:p w14:paraId="44A7D904" w14:textId="77777777" w:rsidR="00B7502A" w:rsidRPr="00F878E6" w:rsidRDefault="00B7502A" w:rsidP="00B7502A">
                            <w:pPr>
                              <w:pStyle w:val="NoSpacing"/>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4EC83D" id="Oval 107" o:spid="_x0000_s1154" style="position:absolute;margin-left:295.35pt;margin-top:272.25pt;width:101.2pt;height:28.9pt;rotation:-9815924fd;flip:y;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" fillcolor="white [3201]" strokecolor="black [3213]" strokeweight=".25pt">
                <v:stroke joinstyle="miter"/>
                <v:textbox>
                  <w:txbxContent>
                    <w:p w14:paraId="510342DB" w14:textId="763D49B6" w:rsidR="00B7502A" w:rsidRDefault="00B7502A" w:rsidP="00B7502A">
                      <w:pPr>
                        <w:pStyle w:val="NoSpacing"/>
                        <w:jc w:val="center"/>
                        <w:rPr>
                          <w:lang w:val="en-US"/>
                        </w:rPr>
                      </w:pPr>
                      <w:r>
                        <w:rPr>
                          <w:lang w:val="en-US"/>
                        </w:rPr>
                        <w:t>Friends ID</w:t>
                      </w:r>
                    </w:p>
                    <w:p w14:paraId="44A7D904" w14:textId="77777777" w:rsidR="00B7502A" w:rsidRPr="00F878E6" w:rsidRDefault="00B7502A" w:rsidP="00B7502A">
                      <w:pPr>
                        <w:pStyle w:val="NoSpacing"/>
                        <w:jc w:val="center"/>
                        <w:rPr>
                          <w:lang w:val="en-US"/>
                        </w:rPr>
                      </w:pPr>
                    </w:p>
                  </w:txbxContent>
                </v:textbox>
              </v:oval>
            </w:pict>
          </mc:Fallback>
        </mc:AlternateContent>
      </w:r>
      <w:r>
        <w:rPr>
          <w:noProof/>
          <w:lang w:val="en-US"/>
        </w:rPr>
        <mc:AlternateContent>
          <mc:Choice Requires="wps">
            <w:drawing>
              <wp:anchor distT="0" distB="0" distL="114300" distR="114300" simplePos="0" relativeHeight="251758592" behindDoc="0" locked="0" layoutInCell="1" allowOverlap="1" wp14:anchorId="623C4271" wp14:editId="3A94CB87">
                <wp:simplePos x="0" y="0"/>
                <wp:positionH relativeFrom="column">
                  <wp:posOffset>6871335</wp:posOffset>
                </wp:positionH>
                <wp:positionV relativeFrom="paragraph">
                  <wp:posOffset>4375150</wp:posOffset>
                </wp:positionV>
                <wp:extent cx="615120" cy="0"/>
                <wp:effectExtent l="0" t="0" r="20320" b="25400"/>
                <wp:wrapNone/>
                <wp:docPr id="132" name="Straight Arrow Connector 132"/>
                <wp:cNvGraphicFramePr/>
                <a:graphic xmlns:a="http://schemas.openxmlformats.org/drawingml/2006/main">
                  <a:graphicData uri="http://schemas.microsoft.com/office/word/2010/wordprocessingShape">
                    <wps:wsp>
                      <wps:cNvCnPr/>
                      <wps:spPr>
                        <a:xfrm>
                          <a:off x="0" y="0"/>
                          <a:ext cx="615120" cy="0"/>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694B36" id="Straight Arrow Connector 132" o:spid="_x0000_s1026" type="#_x0000_t32" style="position:absolute;margin-left:541.05pt;margin-top:344.5pt;width:48.45pt;height:0;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" strokecolor="black [3213]" strokeweight="2.25pt">
                <v:stroke joinstyle="miter"/>
              </v:shape>
            </w:pict>
          </mc:Fallback>
        </mc:AlternateContent>
      </w:r>
      <w:r w:rsidR="00723F7A">
        <w:rPr>
          <w:noProof/>
          <w:lang w:val="en-US"/>
        </w:rPr>
        <mc:AlternateContent>
          <mc:Choice Requires="wps">
            <w:drawing>
              <wp:anchor distT="0" distB="0" distL="114300" distR="114300" simplePos="0" relativeHeight="251742208" behindDoc="0" locked="0" layoutInCell="1" allowOverlap="1" wp14:anchorId="4D0BA063" wp14:editId="41044C19">
                <wp:simplePos x="0" y="0"/>
                <wp:positionH relativeFrom="column">
                  <wp:posOffset>7328242</wp:posOffset>
                </wp:positionH>
                <wp:positionV relativeFrom="paragraph">
                  <wp:posOffset>5444637</wp:posOffset>
                </wp:positionV>
                <wp:extent cx="0" cy="345440"/>
                <wp:effectExtent l="0" t="0" r="25400" b="35560"/>
                <wp:wrapNone/>
                <wp:docPr id="124" name="Straight Arrow Connector 124"/>
                <wp:cNvGraphicFramePr/>
                <a:graphic xmlns:a="http://schemas.openxmlformats.org/drawingml/2006/main">
                  <a:graphicData uri="http://schemas.microsoft.com/office/word/2010/wordprocessingShape">
                    <wps:wsp>
                      <wps:cNvCnPr/>
                      <wps:spPr>
                        <a:xfrm flipH="1" flipV="1">
                          <a:off x="0" y="0"/>
                          <a:ext cx="0" cy="345440"/>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E32875" id="Straight Arrow Connector 124" o:spid="_x0000_s1026" type="#_x0000_t32" style="position:absolute;margin-left:577.05pt;margin-top:428.7pt;width:0;height:27.2pt;flip:x y;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" strokecolor="black [3213]" strokeweight="2.25pt">
                <v:stroke joinstyle="miter"/>
              </v:shape>
            </w:pict>
          </mc:Fallback>
        </mc:AlternateContent>
      </w:r>
      <w:r w:rsidR="00723F7A">
        <w:rPr>
          <w:noProof/>
          <w:lang w:val="en-US"/>
        </w:rPr>
        <mc:AlternateContent>
          <mc:Choice Requires="wps">
            <w:drawing>
              <wp:anchor distT="0" distB="0" distL="114300" distR="114300" simplePos="0" relativeHeight="251740160" behindDoc="0" locked="0" layoutInCell="1" allowOverlap="1" wp14:anchorId="38E774BD" wp14:editId="5CE8245C">
                <wp:simplePos x="0" y="0"/>
                <wp:positionH relativeFrom="column">
                  <wp:posOffset>4962867</wp:posOffset>
                </wp:positionH>
                <wp:positionV relativeFrom="paragraph">
                  <wp:posOffset>5779770</wp:posOffset>
                </wp:positionV>
                <wp:extent cx="2363470" cy="0"/>
                <wp:effectExtent l="0" t="0" r="24130" b="25400"/>
                <wp:wrapNone/>
                <wp:docPr id="123" name="Straight Arrow Connector 123"/>
                <wp:cNvGraphicFramePr/>
                <a:graphic xmlns:a="http://schemas.openxmlformats.org/drawingml/2006/main">
                  <a:graphicData uri="http://schemas.microsoft.com/office/word/2010/wordprocessingShape">
                    <wps:wsp>
                      <wps:cNvCnPr/>
                      <wps:spPr>
                        <a:xfrm flipV="1">
                          <a:off x="0" y="0"/>
                          <a:ext cx="2363470" cy="0"/>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638BD48" id="Straight Arrow Connector 123" o:spid="_x0000_s1026" type="#_x0000_t32" style="position:absolute;margin-left:390.8pt;margin-top:455.1pt;width:186.1pt;height:0;flip:y;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" strokecolor="black [3213]" strokeweight="2.25pt">
                <v:stroke joinstyle="miter"/>
              </v:shape>
            </w:pict>
          </mc:Fallback>
        </mc:AlternateContent>
      </w:r>
      <w:r w:rsidR="00723F7A">
        <w:rPr>
          <w:noProof/>
          <w:lang w:val="en-US"/>
        </w:rPr>
        <mc:AlternateContent>
          <mc:Choice Requires="wps">
            <w:drawing>
              <wp:anchor distT="0" distB="0" distL="114300" distR="114300" simplePos="0" relativeHeight="251738112" behindDoc="0" locked="0" layoutInCell="1" allowOverlap="1" wp14:anchorId="799E9FA6" wp14:editId="50C7CFFD">
                <wp:simplePos x="0" y="0"/>
                <wp:positionH relativeFrom="column">
                  <wp:posOffset>4920615</wp:posOffset>
                </wp:positionH>
                <wp:positionV relativeFrom="paragraph">
                  <wp:posOffset>5439410</wp:posOffset>
                </wp:positionV>
                <wp:extent cx="0" cy="310271"/>
                <wp:effectExtent l="0" t="0" r="25400" b="20320"/>
                <wp:wrapNone/>
                <wp:docPr id="122" name="Straight Arrow Connector 122"/>
                <wp:cNvGraphicFramePr/>
                <a:graphic xmlns:a="http://schemas.openxmlformats.org/drawingml/2006/main">
                  <a:graphicData uri="http://schemas.microsoft.com/office/word/2010/wordprocessingShape">
                    <wps:wsp>
                      <wps:cNvCnPr/>
                      <wps:spPr>
                        <a:xfrm flipH="1" flipV="1">
                          <a:off x="0" y="0"/>
                          <a:ext cx="0" cy="310271"/>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84874D" id="Straight Arrow Connector 122" o:spid="_x0000_s1026" type="#_x0000_t32" style="position:absolute;margin-left:387.45pt;margin-top:428.3pt;width:0;height:24.45pt;flip:x 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" strokecolor="black [3213]" strokeweight="2.25pt">
                <v:stroke joinstyle="miter"/>
              </v:shape>
            </w:pict>
          </mc:Fallback>
        </mc:AlternateContent>
      </w:r>
      <w:r w:rsidR="00723F7A">
        <w:rPr>
          <w:noProof/>
          <w:lang w:val="en-US"/>
        </w:rPr>
        <mc:AlternateContent>
          <mc:Choice Requires="wps">
            <w:drawing>
              <wp:anchor distT="0" distB="0" distL="114300" distR="114300" simplePos="0" relativeHeight="251736064" behindDoc="0" locked="0" layoutInCell="1" allowOverlap="1" wp14:anchorId="268A370B" wp14:editId="1C82EC56">
                <wp:simplePos x="0" y="0"/>
                <wp:positionH relativeFrom="column">
                  <wp:posOffset>5499734</wp:posOffset>
                </wp:positionH>
                <wp:positionV relativeFrom="paragraph">
                  <wp:posOffset>5326380</wp:posOffset>
                </wp:positionV>
                <wp:extent cx="384615" cy="64770"/>
                <wp:effectExtent l="0" t="0" r="22225" b="36830"/>
                <wp:wrapNone/>
                <wp:docPr id="120" name="Straight Arrow Connector 120"/>
                <wp:cNvGraphicFramePr/>
                <a:graphic xmlns:a="http://schemas.openxmlformats.org/drawingml/2006/main">
                  <a:graphicData uri="http://schemas.microsoft.com/office/word/2010/wordprocessingShape">
                    <wps:wsp>
                      <wps:cNvCnPr/>
                      <wps:spPr>
                        <a:xfrm flipH="1" flipV="1">
                          <a:off x="0" y="0"/>
                          <a:ext cx="384615" cy="64770"/>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70F75C" id="Straight Arrow Connector 120" o:spid="_x0000_s1026" type="#_x0000_t32" style="position:absolute;margin-left:433.05pt;margin-top:419.4pt;width:30.3pt;height:5.1pt;flip:x y;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" strokecolor="black [3213]" strokeweight="2.25pt">
                <v:stroke joinstyle="miter"/>
              </v:shape>
            </w:pict>
          </mc:Fallback>
        </mc:AlternateContent>
      </w:r>
      <w:r w:rsidR="00723F7A">
        <w:rPr>
          <w:noProof/>
          <w:lang w:val="en-US"/>
        </w:rPr>
        <mc:AlternateContent>
          <mc:Choice Requires="wps">
            <w:drawing>
              <wp:anchor distT="0" distB="0" distL="114300" distR="114300" simplePos="0" relativeHeight="251721728" behindDoc="0" locked="0" layoutInCell="1" allowOverlap="1" wp14:anchorId="722E57A9" wp14:editId="65B16765">
                <wp:simplePos x="0" y="0"/>
                <wp:positionH relativeFrom="column">
                  <wp:posOffset>3400865</wp:posOffset>
                </wp:positionH>
                <wp:positionV relativeFrom="paragraph">
                  <wp:posOffset>3967627</wp:posOffset>
                </wp:positionV>
                <wp:extent cx="45719" cy="330053"/>
                <wp:effectExtent l="0" t="0" r="31115" b="26035"/>
                <wp:wrapNone/>
                <wp:docPr id="113" name="Straight Arrow Connector 113"/>
                <wp:cNvGraphicFramePr/>
                <a:graphic xmlns:a="http://schemas.openxmlformats.org/drawingml/2006/main">
                  <a:graphicData uri="http://schemas.microsoft.com/office/word/2010/wordprocessingShape">
                    <wps:wsp>
                      <wps:cNvCnPr/>
                      <wps:spPr>
                        <a:xfrm flipV="1">
                          <a:off x="0" y="0"/>
                          <a:ext cx="45719" cy="330053"/>
                        </a:xfrm>
                        <a:prstGeom prst="straightConnector1">
                          <a:avLst/>
                        </a:prstGeom>
                        <a:ln w="28575">
                          <a:solidFill>
                            <a:schemeClr val="tx1"/>
                          </a:solidFill>
                          <a:prstDash val="solid"/>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67B6B2" id="Straight Arrow Connector 113" o:spid="_x0000_s1026" type="#_x0000_t32" style="position:absolute;margin-left:267.8pt;margin-top:312.4pt;width:3.6pt;height:26pt;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" strokecolor="black [3213]" strokeweight="2.25pt">
                <v:stroke joinstyle="miter"/>
              </v:shape>
            </w:pict>
          </mc:Fallback>
        </mc:AlternateContent>
      </w:r>
      <w:r w:rsidR="00723F7A">
        <w:rPr>
          <w:noProof/>
          <w:lang w:val="en-US"/>
        </w:rPr>
        <mc:AlternateContent>
          <mc:Choice Requires="wps">
            <w:drawing>
              <wp:anchor distT="0" distB="0" distL="114300" distR="114300" simplePos="0" relativeHeight="251719680" behindDoc="1" locked="0" layoutInCell="1" allowOverlap="1" wp14:anchorId="45AB6002" wp14:editId="61D88AD2">
                <wp:simplePos x="0" y="0"/>
                <wp:positionH relativeFrom="column">
                  <wp:posOffset>2396106</wp:posOffset>
                </wp:positionH>
                <wp:positionV relativeFrom="paragraph">
                  <wp:posOffset>3670812</wp:posOffset>
                </wp:positionV>
                <wp:extent cx="1285240" cy="366737"/>
                <wp:effectExtent l="25400" t="25400" r="35560" b="40005"/>
                <wp:wrapNone/>
                <wp:docPr id="112" name="Oval 112"/>
                <wp:cNvGraphicFramePr/>
                <a:graphic xmlns:a="http://schemas.openxmlformats.org/drawingml/2006/main">
                  <a:graphicData uri="http://schemas.microsoft.com/office/word/2010/wordprocessingShape">
                    <wps:wsp>
                      <wps:cNvSpPr/>
                      <wps:spPr>
                        <a:xfrm rot="10507495" flipV="1">
                          <a:off x="0" y="0"/>
                          <a:ext cx="1285240" cy="366737"/>
                        </a:xfrm>
                        <a:prstGeom prst="ellipse">
                          <a:avLst/>
                        </a:prstGeom>
                        <a:ln w="3175">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88D68C" w14:textId="00FAAEF1" w:rsidR="00723F7A" w:rsidRDefault="00723F7A" w:rsidP="00723F7A">
                            <w:pPr>
                              <w:pStyle w:val="NoSpacing"/>
                              <w:jc w:val="center"/>
                              <w:rPr>
                                <w:lang w:val="en-US"/>
                              </w:rPr>
                            </w:pPr>
                            <w:r>
                              <w:rPr>
                                <w:lang w:val="en-US"/>
                              </w:rPr>
                              <w:t xml:space="preserve">Online Status </w:t>
                            </w:r>
                          </w:p>
                          <w:p w14:paraId="0B9B7AA6" w14:textId="77777777" w:rsidR="00723F7A" w:rsidRPr="00F878E6" w:rsidRDefault="00723F7A" w:rsidP="00723F7A">
                            <w:pPr>
                              <w:pStyle w:val="NoSpacing"/>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AB6002" id="Oval 112" o:spid="_x0000_s1155" style="position:absolute;margin-left:188.65pt;margin-top:289.05pt;width:101.2pt;height:28.9pt;rotation:-11476987fd;flip:y;z-index:-251596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" fillcolor="white [3201]" strokecolor="black [3213]" strokeweight=".25pt">
                <v:stroke joinstyle="miter"/>
                <v:textbox>
                  <w:txbxContent>
                    <w:p w14:paraId="3B88D68C" w14:textId="00FAAEF1" w:rsidR="00723F7A" w:rsidRDefault="00723F7A" w:rsidP="00723F7A">
                      <w:pPr>
                        <w:pStyle w:val="NoSpacing"/>
                        <w:jc w:val="center"/>
                        <w:rPr>
                          <w:lang w:val="en-US"/>
                        </w:rPr>
                      </w:pPr>
                      <w:r>
                        <w:rPr>
                          <w:lang w:val="en-US"/>
                        </w:rPr>
                        <w:t xml:space="preserve">Online Status </w:t>
                      </w:r>
                    </w:p>
                    <w:p w14:paraId="0B9B7AA6" w14:textId="77777777" w:rsidR="00723F7A" w:rsidRPr="00F878E6" w:rsidRDefault="00723F7A" w:rsidP="00723F7A">
                      <w:pPr>
                        <w:pStyle w:val="NoSpacing"/>
                        <w:jc w:val="center"/>
                        <w:rPr>
                          <w:lang w:val="en-US"/>
                        </w:rPr>
                      </w:pPr>
                    </w:p>
                  </w:txbxContent>
                </v:textbox>
              </v:oval>
            </w:pict>
          </mc:Fallback>
        </mc:AlternateContent>
      </w:r>
      <w:r w:rsidR="0050171A">
        <w:t xml:space="preserve">  </w:t>
      </w:r>
    </w:p>
    <w:p w14:paraId="798ACD0F" w14:textId="4B698BE4" w:rsidR="002005A7" w:rsidRDefault="00EB2332" w:rsidP="00EB2332">
      <w:pPr>
        <w:pStyle w:val="Heading1"/>
      </w:pPr>
      <w:bookmarkStart w:id="20" w:name="_Toc450579337"/>
      <w:r>
        <w:lastRenderedPageBreak/>
        <w:t>Phase VII</w:t>
      </w:r>
      <w:r w:rsidR="002005A7">
        <w:t xml:space="preserve"> Construction and Testing</w:t>
      </w:r>
      <w:bookmarkEnd w:id="20"/>
    </w:p>
    <w:p w14:paraId="5CE9A0F9" w14:textId="77777777" w:rsidR="002005A7" w:rsidRDefault="002005A7" w:rsidP="002005A7">
      <w:pPr>
        <w:rPr>
          <w:lang w:val="en-US"/>
        </w:rPr>
      </w:pPr>
      <w:r>
        <w:rPr>
          <w:lang w:val="en-US"/>
        </w:rPr>
        <w:t>The customer would expect two features of information on clothing and coverage of the delivery of the package. The product information context</w:t>
      </w:r>
      <w:r w:rsidRPr="00E05C2E">
        <w:rPr>
          <w:lang w:val="en-US"/>
        </w:rPr>
        <w:t xml:space="preserve"> would be tested via using the system in as many combination</w:t>
      </w:r>
      <w:r>
        <w:rPr>
          <w:lang w:val="en-US"/>
        </w:rPr>
        <w:t>s</w:t>
      </w:r>
      <w:r w:rsidRPr="00E05C2E">
        <w:rPr>
          <w:lang w:val="en-US"/>
        </w:rPr>
        <w:t xml:space="preserve"> as possible</w:t>
      </w:r>
      <w:r>
        <w:rPr>
          <w:lang w:val="en-US"/>
        </w:rPr>
        <w:t xml:space="preserve"> during the testing phase. In order to test the route tracking feature test goods would be ordered and it would be checked if the nearest logistic route has been forwarded to the logistic team. </w:t>
      </w:r>
    </w:p>
    <w:p w14:paraId="09D15949" w14:textId="77777777" w:rsidR="002005A7" w:rsidRDefault="002005A7" w:rsidP="002005A7">
      <w:pPr>
        <w:rPr>
          <w:lang w:val="en-US"/>
        </w:rPr>
      </w:pPr>
      <w:r>
        <w:rPr>
          <w:lang w:val="en-US"/>
        </w:rPr>
        <w:t xml:space="preserve">The supplier is expected to have the features of free promotion and give supplier intimation of low stock. The supplier information feature would be tested through making sure that the supplier information for every product is correct. </w:t>
      </w:r>
      <w:r w:rsidRPr="0022145D">
        <w:rPr>
          <w:lang w:val="en-US"/>
        </w:rPr>
        <w:t>. Tests would be performed with dummy data to verify that suppliers are properly intimated.</w:t>
      </w:r>
    </w:p>
    <w:p w14:paraId="3F5AFD6B" w14:textId="37551133" w:rsidR="002005A7" w:rsidRDefault="002005A7" w:rsidP="002005A7">
      <w:pPr>
        <w:rPr>
          <w:lang w:val="en-US"/>
        </w:rPr>
      </w:pPr>
      <w:r>
        <w:rPr>
          <w:lang w:val="en-US"/>
        </w:rPr>
        <w:t xml:space="preserve">AOE should have the features of recording customer behavior and give AOE of geographical logistics requirements. </w:t>
      </w:r>
      <w:r w:rsidR="00EB2332">
        <w:rPr>
          <w:lang w:val="en-US"/>
        </w:rPr>
        <w:t>Testers posing as customer and recording their own behavior and then checking if the software gives the same results would gauge the customer behavior measurement</w:t>
      </w:r>
      <w:r>
        <w:rPr>
          <w:lang w:val="en-US"/>
        </w:rPr>
        <w:t xml:space="preserve">. Testing team </w:t>
      </w:r>
      <w:r w:rsidRPr="00674647">
        <w:rPr>
          <w:lang w:val="en-US"/>
        </w:rPr>
        <w:t>would send dummy orders in testing phase and keep count of the orders to given areas to test if the count is correct</w:t>
      </w:r>
      <w:r>
        <w:rPr>
          <w:lang w:val="en-US"/>
        </w:rPr>
        <w:t>.</w:t>
      </w:r>
    </w:p>
    <w:p w14:paraId="20B8B8AE" w14:textId="5581AD3D" w:rsidR="002005A7" w:rsidRDefault="002005A7" w:rsidP="002005A7">
      <w:pPr>
        <w:rPr>
          <w:lang w:val="en-US"/>
        </w:rPr>
      </w:pPr>
      <w:r>
        <w:rPr>
          <w:lang w:val="en-US"/>
        </w:rPr>
        <w:t>In</w:t>
      </w:r>
      <w:r w:rsidR="00EB2332">
        <w:rPr>
          <w:lang w:val="en-US"/>
        </w:rPr>
        <w:t xml:space="preserve"> </w:t>
      </w:r>
      <w:r>
        <w:rPr>
          <w:lang w:val="en-US"/>
        </w:rPr>
        <w:t xml:space="preserve">terms of operations quality measurement, AOE needs to have the features of measuring reaction time to an order placed by the customer and help in customer feedback. Testing would be done manually for order times. The reviews service would be tested by have testers pose as customers and give feedback to the company and gauge if the response was adequate. </w:t>
      </w:r>
    </w:p>
    <w:p w14:paraId="22B2B1B1" w14:textId="77777777" w:rsidR="006356D0" w:rsidRDefault="006356D0" w:rsidP="002005A7">
      <w:pPr>
        <w:rPr>
          <w:lang w:val="en-US"/>
        </w:rPr>
      </w:pPr>
    </w:p>
    <w:p w14:paraId="3C578667" w14:textId="77777777" w:rsidR="006356D0" w:rsidRDefault="006356D0" w:rsidP="002005A7">
      <w:pPr>
        <w:rPr>
          <w:lang w:val="en-US"/>
        </w:rPr>
      </w:pPr>
    </w:p>
    <w:p w14:paraId="6991B7A3" w14:textId="2B9ED068" w:rsidR="002005A7" w:rsidRDefault="00EB2332" w:rsidP="00EB2332">
      <w:pPr>
        <w:pStyle w:val="Heading1"/>
      </w:pPr>
      <w:bookmarkStart w:id="21" w:name="_Toc450579338"/>
      <w:r>
        <w:lastRenderedPageBreak/>
        <w:t>Phase VIII: I</w:t>
      </w:r>
      <w:r w:rsidR="002005A7">
        <w:t>nstallation and Delivery</w:t>
      </w:r>
      <w:bookmarkEnd w:id="21"/>
    </w:p>
    <w:p w14:paraId="163ECC8C" w14:textId="12DAC9A4" w:rsidR="002005A7" w:rsidRDefault="002005A7" w:rsidP="0050171A">
      <w:pPr>
        <w:ind w:firstLine="720"/>
        <w:rPr>
          <w:lang w:val="en-US"/>
        </w:rPr>
      </w:pPr>
      <w:r>
        <w:rPr>
          <w:lang w:val="en-US"/>
        </w:rPr>
        <w:t xml:space="preserve">The customer would expect two features out of the new system. The first is information on clothing with the second being coverage of the delivery of the package. The information on the product would be used as a marketing strategy for the firm and is part of the final product delivered to the customer. </w:t>
      </w:r>
      <w:r w:rsidR="0050171A">
        <w:rPr>
          <w:lang w:val="en-US"/>
        </w:rPr>
        <w:t xml:space="preserve">The focus will be on marketing real time shopping experience with friends and family. Improved customer services by increasing </w:t>
      </w:r>
      <w:r>
        <w:rPr>
          <w:lang w:val="en-US"/>
        </w:rPr>
        <w:t>transparency to the business</w:t>
      </w:r>
      <w:r w:rsidR="0050171A">
        <w:rPr>
          <w:lang w:val="en-US"/>
        </w:rPr>
        <w:t xml:space="preserve"> and offering consumer more visibility of supply chain</w:t>
      </w:r>
      <w:r>
        <w:rPr>
          <w:lang w:val="en-US"/>
        </w:rPr>
        <w:t xml:space="preserve">. </w:t>
      </w:r>
    </w:p>
    <w:p w14:paraId="0239D2A8" w14:textId="77777777" w:rsidR="002005A7" w:rsidRDefault="002005A7" w:rsidP="0050171A">
      <w:pPr>
        <w:ind w:firstLine="720"/>
        <w:rPr>
          <w:lang w:val="en-US"/>
        </w:rPr>
      </w:pPr>
      <w:r>
        <w:rPr>
          <w:lang w:val="en-US"/>
        </w:rPr>
        <w:t>The supplier is expected to have two features. The first is free promotion of the supplier’s product and the second is intimation to the supplier about low stock.</w:t>
      </w:r>
      <w:r w:rsidRPr="009D1D4D">
        <w:rPr>
          <w:lang w:val="en-US"/>
        </w:rPr>
        <w:t xml:space="preserve"> </w:t>
      </w:r>
      <w:r>
        <w:rPr>
          <w:lang w:val="en-US"/>
        </w:rPr>
        <w:t xml:space="preserve">This would add value for our suppliers in maintain relations with our business as they are being promoted by brand such as American Eagle.  The low stock intimation would reduce </w:t>
      </w:r>
      <w:r w:rsidRPr="00C72FB8">
        <w:rPr>
          <w:lang w:val="en-US"/>
        </w:rPr>
        <w:t>in</w:t>
      </w:r>
      <w:r>
        <w:rPr>
          <w:lang w:val="en-US"/>
        </w:rPr>
        <w:t>formation transfer lag and give</w:t>
      </w:r>
      <w:r w:rsidRPr="00C72FB8">
        <w:rPr>
          <w:lang w:val="en-US"/>
        </w:rPr>
        <w:t xml:space="preserve"> the supplier more time to meet the demands of AOE. This would allow suppliers to see our stocks in real time as well view complaints regarding their product</w:t>
      </w:r>
    </w:p>
    <w:p w14:paraId="7F53288E" w14:textId="77777777" w:rsidR="002005A7" w:rsidRDefault="002005A7" w:rsidP="0050171A">
      <w:pPr>
        <w:ind w:firstLine="720"/>
        <w:rPr>
          <w:lang w:val="en-US"/>
        </w:rPr>
      </w:pPr>
      <w:r>
        <w:rPr>
          <w:lang w:val="en-US"/>
        </w:rPr>
        <w:t xml:space="preserve">AOE would be given two features. The first feature would record customer’s behavior and the second feature would give AOE its logistic requirements on the basis of geography. Customer behavior measurement </w:t>
      </w:r>
      <w:r w:rsidRPr="003E18BA">
        <w:rPr>
          <w:lang w:val="en-US"/>
        </w:rPr>
        <w:t>would allow firm to further analyze the segments of the market</w:t>
      </w:r>
      <w:r>
        <w:rPr>
          <w:lang w:val="en-US"/>
        </w:rPr>
        <w:t xml:space="preserve"> and help in the decision making in future product propositions</w:t>
      </w:r>
      <w:r w:rsidRPr="003E18BA">
        <w:rPr>
          <w:lang w:val="en-US"/>
        </w:rPr>
        <w:t>.  The geographical logistic analysis would allow AOE to sign contracts similar to “take or pay” with logistic firms, hence saving on costs</w:t>
      </w:r>
      <w:r>
        <w:rPr>
          <w:lang w:val="en-US"/>
        </w:rPr>
        <w:t xml:space="preserve">. </w:t>
      </w:r>
    </w:p>
    <w:p w14:paraId="3447D244" w14:textId="5B4358DE" w:rsidR="002005A7" w:rsidRDefault="002005A7" w:rsidP="0050171A">
      <w:pPr>
        <w:ind w:firstLine="720"/>
        <w:rPr>
          <w:lang w:val="en-US"/>
        </w:rPr>
      </w:pPr>
      <w:r>
        <w:rPr>
          <w:lang w:val="en-US"/>
        </w:rPr>
        <w:t>In</w:t>
      </w:r>
      <w:r w:rsidR="00EB2332">
        <w:rPr>
          <w:lang w:val="en-US"/>
        </w:rPr>
        <w:t xml:space="preserve"> </w:t>
      </w:r>
      <w:r>
        <w:rPr>
          <w:lang w:val="en-US"/>
        </w:rPr>
        <w:t xml:space="preserve">terms of operations quality measurement AOE needs two </w:t>
      </w:r>
      <w:r w:rsidR="00EB2332">
        <w:rPr>
          <w:lang w:val="en-US"/>
        </w:rPr>
        <w:t>features</w:t>
      </w:r>
      <w:r>
        <w:rPr>
          <w:lang w:val="en-US"/>
        </w:rPr>
        <w:t xml:space="preserve">. First of all, AOE needs to have the features of measuring time taken from the customer placing the order to customer signing of the </w:t>
      </w:r>
      <w:r w:rsidR="00EB2332">
        <w:rPr>
          <w:lang w:val="en-US"/>
        </w:rPr>
        <w:t>deliveryman</w:t>
      </w:r>
      <w:r>
        <w:rPr>
          <w:lang w:val="en-US"/>
        </w:rPr>
        <w:t xml:space="preserve"> at his </w:t>
      </w:r>
      <w:r w:rsidR="00EB2332">
        <w:rPr>
          <w:lang w:val="en-US"/>
        </w:rPr>
        <w:t>doorstep</w:t>
      </w:r>
      <w:r>
        <w:rPr>
          <w:lang w:val="en-US"/>
        </w:rPr>
        <w:t xml:space="preserve">. Secondly AOE should have increased </w:t>
      </w:r>
      <w:r>
        <w:rPr>
          <w:lang w:val="en-US"/>
        </w:rPr>
        <w:lastRenderedPageBreak/>
        <w:t xml:space="preserve">abilities in terms of customer feedback. Increased ability to integrate customer feedback </w:t>
      </w:r>
      <w:r w:rsidRPr="009B04B5">
        <w:rPr>
          <w:lang w:val="en-US"/>
        </w:rPr>
        <w:t xml:space="preserve">would allow continual improvement of the product and serve as a counter check on the </w:t>
      </w:r>
      <w:r w:rsidR="00EB2332" w:rsidRPr="009B04B5">
        <w:rPr>
          <w:lang w:val="en-US"/>
        </w:rPr>
        <w:t>supplier’s</w:t>
      </w:r>
      <w:r w:rsidRPr="009B04B5">
        <w:rPr>
          <w:lang w:val="en-US"/>
        </w:rPr>
        <w:t xml:space="preserve"> quality and our customer service.</w:t>
      </w:r>
    </w:p>
    <w:p w14:paraId="00ECCC0B" w14:textId="77777777" w:rsidR="0050171A" w:rsidRDefault="0050171A" w:rsidP="00806223">
      <w:pPr>
        <w:rPr>
          <w:lang w:val="en-US"/>
        </w:rPr>
        <w:sectPr w:rsidR="0050171A">
          <w:pgSz w:w="12240" w:h="15840"/>
          <w:pgMar w:top="1440" w:right="1440" w:bottom="1440" w:left="1440" w:header="720" w:footer="720" w:gutter="0"/>
          <w:cols w:space="720"/>
          <w:docGrid w:linePitch="360"/>
        </w:sectPr>
      </w:pPr>
    </w:p>
    <w:p w14:paraId="26FF53B8" w14:textId="55E658E2" w:rsidR="00C704C5" w:rsidRPr="00C704C5" w:rsidRDefault="00C704C5" w:rsidP="00806223">
      <w:pPr>
        <w:rPr>
          <w:lang w:val="en-US"/>
        </w:rPr>
      </w:pPr>
    </w:p>
    <w:p w14:paraId="6272FADC" w14:textId="77777777" w:rsidR="00806223" w:rsidRDefault="00806223" w:rsidP="00806223">
      <w:pPr>
        <w:rPr>
          <w:lang w:val="en-US"/>
        </w:rPr>
      </w:pPr>
    </w:p>
    <w:p w14:paraId="5CD8C657" w14:textId="033DDB30" w:rsidR="00806223" w:rsidRPr="00806223" w:rsidRDefault="00806223" w:rsidP="00EB2332">
      <w:pPr>
        <w:pStyle w:val="Heading1"/>
      </w:pPr>
      <w:bookmarkStart w:id="22" w:name="_Toc450579339"/>
      <w:r w:rsidRPr="00806223">
        <w:t>References</w:t>
      </w:r>
      <w:bookmarkEnd w:id="22"/>
      <w:r w:rsidRPr="00806223">
        <w:t xml:space="preserve"> </w:t>
      </w:r>
    </w:p>
    <w:p w14:paraId="20658E29" w14:textId="77777777" w:rsidR="00685F5B" w:rsidRPr="00685F5B" w:rsidRDefault="00806223" w:rsidP="00EB2332">
      <w:pPr>
        <w:pStyle w:val="EndNoteBibliography"/>
        <w:spacing w:after="0" w:line="480" w:lineRule="auto"/>
        <w:ind w:left="720" w:hanging="720"/>
        <w:rPr>
          <w:noProof/>
        </w:rPr>
      </w:pPr>
      <w:r>
        <w:fldChar w:fldCharType="begin"/>
      </w:r>
      <w:r>
        <w:instrText xml:space="preserve"> ADDIN EN.REFLIST </w:instrText>
      </w:r>
      <w:r>
        <w:fldChar w:fldCharType="separate"/>
      </w:r>
      <w:r w:rsidR="00685F5B" w:rsidRPr="00685F5B">
        <w:rPr>
          <w:noProof/>
        </w:rPr>
        <w:t xml:space="preserve">Füller, J., &amp; Matzler, K. (2007). Virtual product experience and customer participation—A chance for customer-centred, really new products. </w:t>
      </w:r>
      <w:r w:rsidR="00685F5B" w:rsidRPr="00685F5B">
        <w:rPr>
          <w:i/>
          <w:noProof/>
        </w:rPr>
        <w:t>Technovation, 27</w:t>
      </w:r>
      <w:r w:rsidR="00685F5B" w:rsidRPr="00685F5B">
        <w:rPr>
          <w:noProof/>
        </w:rPr>
        <w:t xml:space="preserve">(6), 378-387 %@ 0166-4972. </w:t>
      </w:r>
    </w:p>
    <w:p w14:paraId="0A9653E1" w14:textId="77777777" w:rsidR="00685F5B" w:rsidRPr="00685F5B" w:rsidRDefault="00685F5B" w:rsidP="00EB2332">
      <w:pPr>
        <w:pStyle w:val="EndNoteBibliography"/>
        <w:spacing w:after="0" w:line="480" w:lineRule="auto"/>
        <w:ind w:left="720" w:hanging="720"/>
        <w:rPr>
          <w:noProof/>
        </w:rPr>
      </w:pPr>
      <w:r w:rsidRPr="00685F5B">
        <w:rPr>
          <w:noProof/>
        </w:rPr>
        <w:t xml:space="preserve">Hultén, B., Broweus, N., &amp; Van Dijk, M. (2009). </w:t>
      </w:r>
      <w:r w:rsidRPr="00685F5B">
        <w:rPr>
          <w:i/>
          <w:noProof/>
        </w:rPr>
        <w:t>What is Sensory Marketing?</w:t>
      </w:r>
      <w:r w:rsidRPr="00685F5B">
        <w:rPr>
          <w:noProof/>
        </w:rPr>
        <w:t xml:space="preserve"> : Springer.</w:t>
      </w:r>
    </w:p>
    <w:p w14:paraId="19192306" w14:textId="77777777" w:rsidR="00685F5B" w:rsidRPr="00685F5B" w:rsidRDefault="00685F5B" w:rsidP="00EB2332">
      <w:pPr>
        <w:pStyle w:val="EndNoteBibliography"/>
        <w:spacing w:after="0" w:line="480" w:lineRule="auto"/>
        <w:ind w:left="720" w:hanging="720"/>
        <w:rPr>
          <w:noProof/>
        </w:rPr>
      </w:pPr>
      <w:r w:rsidRPr="00685F5B">
        <w:rPr>
          <w:noProof/>
        </w:rPr>
        <w:t xml:space="preserve">Lee, J., Lee, Y., &amp; Lee, Y.-J. (2012). Do customization programs of e-commerce companies lead to better relationship with consumers? </w:t>
      </w:r>
      <w:r w:rsidRPr="00685F5B">
        <w:rPr>
          <w:i/>
          <w:noProof/>
        </w:rPr>
        <w:t>Electronic Commerce Research and Applications, 11</w:t>
      </w:r>
      <w:r w:rsidRPr="00685F5B">
        <w:rPr>
          <w:noProof/>
        </w:rPr>
        <w:t xml:space="preserve">(3), 262-274 %@ 1567-4223. </w:t>
      </w:r>
    </w:p>
    <w:p w14:paraId="4CCF0840" w14:textId="77777777" w:rsidR="00685F5B" w:rsidRPr="00685F5B" w:rsidRDefault="00685F5B" w:rsidP="00EB2332">
      <w:pPr>
        <w:pStyle w:val="EndNoteBibliography"/>
        <w:spacing w:after="0" w:line="480" w:lineRule="auto"/>
        <w:ind w:left="720" w:hanging="720"/>
        <w:rPr>
          <w:noProof/>
        </w:rPr>
      </w:pPr>
      <w:r w:rsidRPr="00685F5B">
        <w:rPr>
          <w:noProof/>
        </w:rPr>
        <w:t xml:space="preserve">Nambisan, S. (2002). Designing virtual customer environments for new product development: Toward a theory. </w:t>
      </w:r>
      <w:r w:rsidRPr="00685F5B">
        <w:rPr>
          <w:i/>
          <w:noProof/>
        </w:rPr>
        <w:t>Academy of Management Review, 27</w:t>
      </w:r>
      <w:r w:rsidRPr="00685F5B">
        <w:rPr>
          <w:noProof/>
        </w:rPr>
        <w:t xml:space="preserve">(3), 392-413 %@ 0363-7425. </w:t>
      </w:r>
    </w:p>
    <w:p w14:paraId="6572C489" w14:textId="77777777" w:rsidR="00685F5B" w:rsidRPr="00685F5B" w:rsidRDefault="00685F5B" w:rsidP="00EB2332">
      <w:pPr>
        <w:pStyle w:val="EndNoteBibliography"/>
        <w:spacing w:after="0" w:line="480" w:lineRule="auto"/>
        <w:ind w:left="720" w:hanging="720"/>
        <w:rPr>
          <w:noProof/>
        </w:rPr>
      </w:pPr>
      <w:r w:rsidRPr="00685F5B">
        <w:rPr>
          <w:noProof/>
        </w:rPr>
        <w:t xml:space="preserve">Thompson, C. (2010). American Eagle Outfitters offers at 15% discount just for checking in. </w:t>
      </w:r>
      <w:r w:rsidRPr="00685F5B">
        <w:rPr>
          <w:i/>
          <w:noProof/>
        </w:rPr>
        <w:t>About Foursquare Blog</w:t>
      </w:r>
      <w:r w:rsidRPr="00685F5B">
        <w:rPr>
          <w:noProof/>
        </w:rPr>
        <w:t xml:space="preserve">. </w:t>
      </w:r>
    </w:p>
    <w:p w14:paraId="63266BB5" w14:textId="77777777" w:rsidR="00685F5B" w:rsidRPr="00685F5B" w:rsidRDefault="00685F5B" w:rsidP="00EB2332">
      <w:pPr>
        <w:pStyle w:val="EndNoteBibliography"/>
        <w:spacing w:line="480" w:lineRule="auto"/>
        <w:ind w:left="720" w:hanging="720"/>
        <w:rPr>
          <w:noProof/>
        </w:rPr>
      </w:pPr>
      <w:r w:rsidRPr="00685F5B">
        <w:rPr>
          <w:noProof/>
        </w:rPr>
        <w:t xml:space="preserve">Trebilcock, B. (2007). American eagle reinvents retail. </w:t>
      </w:r>
      <w:r w:rsidRPr="00685F5B">
        <w:rPr>
          <w:i/>
          <w:noProof/>
        </w:rPr>
        <w:t>Modern Materials Handling</w:t>
      </w:r>
      <w:r w:rsidRPr="00685F5B">
        <w:rPr>
          <w:noProof/>
        </w:rPr>
        <w:t xml:space="preserve">. </w:t>
      </w:r>
    </w:p>
    <w:p w14:paraId="37A4A6F2" w14:textId="389EB0B1" w:rsidR="00C704C5" w:rsidRPr="00C704C5" w:rsidRDefault="00806223" w:rsidP="00EB2332">
      <w:pPr>
        <w:rPr>
          <w:lang w:val="en-US"/>
        </w:rPr>
      </w:pPr>
      <w:r>
        <w:rPr>
          <w:lang w:val="en-US"/>
        </w:rPr>
        <w:fldChar w:fldCharType="end"/>
      </w:r>
    </w:p>
    <w:sectPr w:rsidR="00C704C5" w:rsidRPr="00C704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62EA1D" w14:textId="77777777" w:rsidR="00597954" w:rsidRDefault="00597954" w:rsidP="00754546">
      <w:pPr>
        <w:spacing w:after="0" w:line="240" w:lineRule="auto"/>
      </w:pPr>
      <w:r>
        <w:separator/>
      </w:r>
    </w:p>
  </w:endnote>
  <w:endnote w:type="continuationSeparator" w:id="0">
    <w:p w14:paraId="5FDF6A56" w14:textId="77777777" w:rsidR="00597954" w:rsidRDefault="00597954" w:rsidP="00754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Segoe UI">
    <w:altName w:val="Courier New"/>
    <w:charset w:val="00"/>
    <w:family w:val="swiss"/>
    <w:pitch w:val="variable"/>
    <w:sig w:usb0="E4002EFF" w:usb1="C000E47F"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E2DCB0" w14:textId="77777777" w:rsidR="00597954" w:rsidRDefault="00597954" w:rsidP="00754546">
      <w:pPr>
        <w:spacing w:after="0" w:line="240" w:lineRule="auto"/>
      </w:pPr>
      <w:r>
        <w:separator/>
      </w:r>
    </w:p>
  </w:footnote>
  <w:footnote w:type="continuationSeparator" w:id="0">
    <w:p w14:paraId="6DD544AB" w14:textId="77777777" w:rsidR="00597954" w:rsidRDefault="00597954" w:rsidP="00754546">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05DF4E" w14:textId="3241BF8E" w:rsidR="00F878E6" w:rsidRDefault="00F878E6">
    <w:pPr>
      <w:pStyle w:val="Header"/>
    </w:pPr>
    <w:r w:rsidRPr="00685F5B">
      <w:t>Online Advance Virtual Store for E-commerce</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74B49C" w14:textId="77777777" w:rsidR="00F878E6" w:rsidRDefault="00F878E6" w:rsidP="0001168D">
    <w:pPr>
      <w:pStyle w:val="Header"/>
    </w:pPr>
    <w:r>
      <w:t xml:space="preserve">Running head: </w:t>
    </w:r>
    <w:r w:rsidRPr="00685F5B">
      <w:t>Online Advance Virtual Store for E-commerce</w:t>
    </w:r>
  </w:p>
  <w:p w14:paraId="577C27FB" w14:textId="77777777" w:rsidR="00F878E6" w:rsidRDefault="00F878E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CB437E"/>
    <w:multiLevelType w:val="hybridMultilevel"/>
    <w:tmpl w:val="1A42A5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4C95BF3"/>
    <w:multiLevelType w:val="hybridMultilevel"/>
    <w:tmpl w:val="831EAB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28003BC1"/>
    <w:multiLevelType w:val="hybridMultilevel"/>
    <w:tmpl w:val="2E0AAA5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54092562"/>
    <w:multiLevelType w:val="hybridMultilevel"/>
    <w:tmpl w:val="99361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dad09z5s5zvqe59whp9vers5x9wvs0t2tx&quot;&gt;My EndNote Library&lt;record-ids&gt;&lt;item&gt;1421&lt;/item&gt;&lt;item&gt;1423&lt;/item&gt;&lt;item&gt;1424&lt;/item&gt;&lt;item&gt;1425&lt;/item&gt;&lt;item&gt;1426&lt;/item&gt;&lt;item&gt;1427&lt;/item&gt;&lt;/record-ids&gt;&lt;/item&gt;&lt;/Libraries&gt;"/>
  </w:docVars>
  <w:rsids>
    <w:rsidRoot w:val="004D49BF"/>
    <w:rsid w:val="00002E3F"/>
    <w:rsid w:val="0001168D"/>
    <w:rsid w:val="00011DB0"/>
    <w:rsid w:val="00026213"/>
    <w:rsid w:val="00050BA6"/>
    <w:rsid w:val="000556FE"/>
    <w:rsid w:val="0006191B"/>
    <w:rsid w:val="00061A40"/>
    <w:rsid w:val="00063DBF"/>
    <w:rsid w:val="000836E5"/>
    <w:rsid w:val="00095DA1"/>
    <w:rsid w:val="000A5857"/>
    <w:rsid w:val="000B705C"/>
    <w:rsid w:val="000C6837"/>
    <w:rsid w:val="000C7A1A"/>
    <w:rsid w:val="000F3F6C"/>
    <w:rsid w:val="00120973"/>
    <w:rsid w:val="0012734B"/>
    <w:rsid w:val="00130625"/>
    <w:rsid w:val="001367B0"/>
    <w:rsid w:val="00143E55"/>
    <w:rsid w:val="00157999"/>
    <w:rsid w:val="001720F5"/>
    <w:rsid w:val="00181EE8"/>
    <w:rsid w:val="001A5E87"/>
    <w:rsid w:val="001C4299"/>
    <w:rsid w:val="001D0F72"/>
    <w:rsid w:val="001E1AD8"/>
    <w:rsid w:val="002005A7"/>
    <w:rsid w:val="0025109B"/>
    <w:rsid w:val="002805AD"/>
    <w:rsid w:val="002827A8"/>
    <w:rsid w:val="002B67F9"/>
    <w:rsid w:val="002C145E"/>
    <w:rsid w:val="002C2163"/>
    <w:rsid w:val="002D10F6"/>
    <w:rsid w:val="002D54D4"/>
    <w:rsid w:val="003037D4"/>
    <w:rsid w:val="003147E0"/>
    <w:rsid w:val="0034493E"/>
    <w:rsid w:val="0036257E"/>
    <w:rsid w:val="00380860"/>
    <w:rsid w:val="003A1D1C"/>
    <w:rsid w:val="003B3DD9"/>
    <w:rsid w:val="003D7287"/>
    <w:rsid w:val="003E2BE7"/>
    <w:rsid w:val="00401546"/>
    <w:rsid w:val="00406CF7"/>
    <w:rsid w:val="00406F6F"/>
    <w:rsid w:val="004556DB"/>
    <w:rsid w:val="00472397"/>
    <w:rsid w:val="004A566B"/>
    <w:rsid w:val="004C223C"/>
    <w:rsid w:val="004D49BF"/>
    <w:rsid w:val="004E3D9E"/>
    <w:rsid w:val="00500225"/>
    <w:rsid w:val="0050171A"/>
    <w:rsid w:val="00523A3B"/>
    <w:rsid w:val="00526D13"/>
    <w:rsid w:val="00531ED2"/>
    <w:rsid w:val="00537E15"/>
    <w:rsid w:val="0056171D"/>
    <w:rsid w:val="00563D30"/>
    <w:rsid w:val="005671BA"/>
    <w:rsid w:val="00581EF6"/>
    <w:rsid w:val="005919AE"/>
    <w:rsid w:val="00597954"/>
    <w:rsid w:val="005A6820"/>
    <w:rsid w:val="005E58E5"/>
    <w:rsid w:val="005F62BD"/>
    <w:rsid w:val="006356D0"/>
    <w:rsid w:val="006453A2"/>
    <w:rsid w:val="00685F5B"/>
    <w:rsid w:val="0069120F"/>
    <w:rsid w:val="006A16E8"/>
    <w:rsid w:val="006A54D0"/>
    <w:rsid w:val="006B3ABC"/>
    <w:rsid w:val="006C51B4"/>
    <w:rsid w:val="006E524B"/>
    <w:rsid w:val="006E5641"/>
    <w:rsid w:val="00723F7A"/>
    <w:rsid w:val="00731F1B"/>
    <w:rsid w:val="00754546"/>
    <w:rsid w:val="007809CF"/>
    <w:rsid w:val="00782D75"/>
    <w:rsid w:val="007A1785"/>
    <w:rsid w:val="007B33D1"/>
    <w:rsid w:val="007C0A53"/>
    <w:rsid w:val="007D368B"/>
    <w:rsid w:val="007D6965"/>
    <w:rsid w:val="007E1B4D"/>
    <w:rsid w:val="007F4D6B"/>
    <w:rsid w:val="007F79DE"/>
    <w:rsid w:val="0080267D"/>
    <w:rsid w:val="00806223"/>
    <w:rsid w:val="008233ED"/>
    <w:rsid w:val="0083267C"/>
    <w:rsid w:val="008661ED"/>
    <w:rsid w:val="008C0772"/>
    <w:rsid w:val="008D4C12"/>
    <w:rsid w:val="008E58C4"/>
    <w:rsid w:val="008F04D2"/>
    <w:rsid w:val="008F481A"/>
    <w:rsid w:val="008F7C73"/>
    <w:rsid w:val="00927C68"/>
    <w:rsid w:val="00953548"/>
    <w:rsid w:val="009569C7"/>
    <w:rsid w:val="00957D23"/>
    <w:rsid w:val="009A20E4"/>
    <w:rsid w:val="009A577F"/>
    <w:rsid w:val="009A69FD"/>
    <w:rsid w:val="009C24DE"/>
    <w:rsid w:val="009D2420"/>
    <w:rsid w:val="00A2309A"/>
    <w:rsid w:val="00A33E1F"/>
    <w:rsid w:val="00A503B8"/>
    <w:rsid w:val="00A62656"/>
    <w:rsid w:val="00A76031"/>
    <w:rsid w:val="00A9121F"/>
    <w:rsid w:val="00A930AB"/>
    <w:rsid w:val="00A97609"/>
    <w:rsid w:val="00AC4EA2"/>
    <w:rsid w:val="00AE415E"/>
    <w:rsid w:val="00AF110D"/>
    <w:rsid w:val="00AF5A7C"/>
    <w:rsid w:val="00AF7CDF"/>
    <w:rsid w:val="00B27A90"/>
    <w:rsid w:val="00B55E3E"/>
    <w:rsid w:val="00B56A17"/>
    <w:rsid w:val="00B7502A"/>
    <w:rsid w:val="00B90DCB"/>
    <w:rsid w:val="00B9402A"/>
    <w:rsid w:val="00B95BB7"/>
    <w:rsid w:val="00BA4EDC"/>
    <w:rsid w:val="00BB6EEF"/>
    <w:rsid w:val="00BC3838"/>
    <w:rsid w:val="00BD7E3D"/>
    <w:rsid w:val="00BE018E"/>
    <w:rsid w:val="00BE6077"/>
    <w:rsid w:val="00BF617E"/>
    <w:rsid w:val="00C320D0"/>
    <w:rsid w:val="00C35AD3"/>
    <w:rsid w:val="00C376D1"/>
    <w:rsid w:val="00C533CE"/>
    <w:rsid w:val="00C704C5"/>
    <w:rsid w:val="00C830DF"/>
    <w:rsid w:val="00C873C0"/>
    <w:rsid w:val="00C90C2D"/>
    <w:rsid w:val="00C91F36"/>
    <w:rsid w:val="00C96916"/>
    <w:rsid w:val="00CE59B6"/>
    <w:rsid w:val="00CF3581"/>
    <w:rsid w:val="00D332BD"/>
    <w:rsid w:val="00D5247C"/>
    <w:rsid w:val="00D6038C"/>
    <w:rsid w:val="00D62BC1"/>
    <w:rsid w:val="00D743D6"/>
    <w:rsid w:val="00D75E10"/>
    <w:rsid w:val="00D815DB"/>
    <w:rsid w:val="00DA2E48"/>
    <w:rsid w:val="00DC1EE5"/>
    <w:rsid w:val="00DC366E"/>
    <w:rsid w:val="00DE4F2F"/>
    <w:rsid w:val="00E26D5C"/>
    <w:rsid w:val="00E32319"/>
    <w:rsid w:val="00E42C2F"/>
    <w:rsid w:val="00E55C04"/>
    <w:rsid w:val="00EA365C"/>
    <w:rsid w:val="00EB2332"/>
    <w:rsid w:val="00EB28A2"/>
    <w:rsid w:val="00EC53F8"/>
    <w:rsid w:val="00EF7F9C"/>
    <w:rsid w:val="00F16B0C"/>
    <w:rsid w:val="00F20DF1"/>
    <w:rsid w:val="00F31BA3"/>
    <w:rsid w:val="00F6698B"/>
    <w:rsid w:val="00F86713"/>
    <w:rsid w:val="00F878E6"/>
    <w:rsid w:val="00FA5C4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FCB74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0DCB"/>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12734B"/>
    <w:pPr>
      <w:keepNext/>
      <w:keepLines/>
      <w:spacing w:before="240" w:after="0"/>
      <w:jc w:val="center"/>
      <w:outlineLvl w:val="0"/>
    </w:pPr>
    <w:rPr>
      <w:rFonts w:eastAsiaTheme="majorEastAsia" w:cs="Times New Roman"/>
      <w:b/>
      <w:sz w:val="32"/>
      <w:szCs w:val="32"/>
      <w:lang w:val="en-US"/>
    </w:rPr>
  </w:style>
  <w:style w:type="paragraph" w:styleId="Heading2">
    <w:name w:val="heading 2"/>
    <w:basedOn w:val="Normal"/>
    <w:next w:val="Normal"/>
    <w:link w:val="Heading2Char"/>
    <w:uiPriority w:val="9"/>
    <w:unhideWhenUsed/>
    <w:qFormat/>
    <w:rsid w:val="0012734B"/>
    <w:pPr>
      <w:keepNext/>
      <w:keepLines/>
      <w:spacing w:before="40" w:after="0"/>
      <w:outlineLvl w:val="1"/>
    </w:pPr>
    <w:rPr>
      <w:rFonts w:eastAsiaTheme="majorEastAsia" w:cs="Times New Roman"/>
      <w:b/>
      <w:sz w:val="28"/>
      <w:szCs w:val="28"/>
    </w:rPr>
  </w:style>
  <w:style w:type="paragraph" w:styleId="Heading3">
    <w:name w:val="heading 3"/>
    <w:basedOn w:val="Normal"/>
    <w:next w:val="Normal"/>
    <w:link w:val="Heading3Char"/>
    <w:uiPriority w:val="9"/>
    <w:unhideWhenUsed/>
    <w:qFormat/>
    <w:rsid w:val="00A76031"/>
    <w:pPr>
      <w:keepNext/>
      <w:keepLines/>
      <w:spacing w:before="200" w:after="0"/>
      <w:ind w:firstLine="720"/>
      <w:outlineLvl w:val="2"/>
    </w:pPr>
    <w:rPr>
      <w:rFonts w:eastAsiaTheme="majorEastAsia" w:cs="Times New Roman"/>
      <w:b/>
      <w:bCs/>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545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4546"/>
    <w:rPr>
      <w:sz w:val="20"/>
      <w:szCs w:val="20"/>
    </w:rPr>
  </w:style>
  <w:style w:type="character" w:styleId="FootnoteReference">
    <w:name w:val="footnote reference"/>
    <w:basedOn w:val="DefaultParagraphFont"/>
    <w:uiPriority w:val="99"/>
    <w:semiHidden/>
    <w:unhideWhenUsed/>
    <w:rsid w:val="00754546"/>
    <w:rPr>
      <w:vertAlign w:val="superscript"/>
    </w:rPr>
  </w:style>
  <w:style w:type="table" w:styleId="TableGrid">
    <w:name w:val="Table Grid"/>
    <w:basedOn w:val="TableNormal"/>
    <w:uiPriority w:val="39"/>
    <w:rsid w:val="00C830D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5109B"/>
    <w:pPr>
      <w:ind w:left="720"/>
      <w:contextualSpacing/>
    </w:pPr>
  </w:style>
  <w:style w:type="character" w:styleId="CommentReference">
    <w:name w:val="annotation reference"/>
    <w:basedOn w:val="DefaultParagraphFont"/>
    <w:uiPriority w:val="99"/>
    <w:semiHidden/>
    <w:unhideWhenUsed/>
    <w:rsid w:val="00927C68"/>
    <w:rPr>
      <w:sz w:val="16"/>
      <w:szCs w:val="16"/>
    </w:rPr>
  </w:style>
  <w:style w:type="paragraph" w:styleId="CommentText">
    <w:name w:val="annotation text"/>
    <w:basedOn w:val="Normal"/>
    <w:link w:val="CommentTextChar"/>
    <w:uiPriority w:val="99"/>
    <w:semiHidden/>
    <w:unhideWhenUsed/>
    <w:rsid w:val="00927C68"/>
    <w:pPr>
      <w:spacing w:line="240" w:lineRule="auto"/>
    </w:pPr>
    <w:rPr>
      <w:sz w:val="20"/>
      <w:szCs w:val="20"/>
    </w:rPr>
  </w:style>
  <w:style w:type="character" w:customStyle="1" w:styleId="CommentTextChar">
    <w:name w:val="Comment Text Char"/>
    <w:basedOn w:val="DefaultParagraphFont"/>
    <w:link w:val="CommentText"/>
    <w:uiPriority w:val="99"/>
    <w:semiHidden/>
    <w:rsid w:val="00927C68"/>
    <w:rPr>
      <w:sz w:val="20"/>
      <w:szCs w:val="20"/>
    </w:rPr>
  </w:style>
  <w:style w:type="paragraph" w:styleId="CommentSubject">
    <w:name w:val="annotation subject"/>
    <w:basedOn w:val="CommentText"/>
    <w:next w:val="CommentText"/>
    <w:link w:val="CommentSubjectChar"/>
    <w:uiPriority w:val="99"/>
    <w:semiHidden/>
    <w:unhideWhenUsed/>
    <w:rsid w:val="00927C68"/>
    <w:rPr>
      <w:b/>
      <w:bCs/>
    </w:rPr>
  </w:style>
  <w:style w:type="character" w:customStyle="1" w:styleId="CommentSubjectChar">
    <w:name w:val="Comment Subject Char"/>
    <w:basedOn w:val="CommentTextChar"/>
    <w:link w:val="CommentSubject"/>
    <w:uiPriority w:val="99"/>
    <w:semiHidden/>
    <w:rsid w:val="00927C68"/>
    <w:rPr>
      <w:b/>
      <w:bCs/>
      <w:sz w:val="20"/>
      <w:szCs w:val="20"/>
    </w:rPr>
  </w:style>
  <w:style w:type="paragraph" w:styleId="BalloonText">
    <w:name w:val="Balloon Text"/>
    <w:basedOn w:val="Normal"/>
    <w:link w:val="BalloonTextChar"/>
    <w:uiPriority w:val="99"/>
    <w:semiHidden/>
    <w:unhideWhenUsed/>
    <w:rsid w:val="00927C6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7C68"/>
    <w:rPr>
      <w:rFonts w:ascii="Segoe UI" w:hAnsi="Segoe UI" w:cs="Segoe UI"/>
      <w:sz w:val="18"/>
      <w:szCs w:val="18"/>
    </w:rPr>
  </w:style>
  <w:style w:type="paragraph" w:customStyle="1" w:styleId="Apa6th">
    <w:name w:val="Apa 6th"/>
    <w:basedOn w:val="Normal"/>
    <w:link w:val="Apa6thChar"/>
    <w:qFormat/>
    <w:rsid w:val="000C6837"/>
    <w:pPr>
      <w:spacing w:after="0"/>
    </w:pPr>
  </w:style>
  <w:style w:type="character" w:customStyle="1" w:styleId="Apa6thChar">
    <w:name w:val="Apa 6th Char"/>
    <w:basedOn w:val="DefaultParagraphFont"/>
    <w:link w:val="Apa6th"/>
    <w:rsid w:val="000C6837"/>
    <w:rPr>
      <w:rFonts w:ascii="Times New Roman" w:hAnsi="Times New Roman"/>
      <w:sz w:val="24"/>
    </w:rPr>
  </w:style>
  <w:style w:type="character" w:customStyle="1" w:styleId="Heading2Char">
    <w:name w:val="Heading 2 Char"/>
    <w:basedOn w:val="DefaultParagraphFont"/>
    <w:link w:val="Heading2"/>
    <w:uiPriority w:val="9"/>
    <w:rsid w:val="0012734B"/>
    <w:rPr>
      <w:rFonts w:ascii="Times New Roman" w:eastAsiaTheme="majorEastAsia" w:hAnsi="Times New Roman" w:cs="Times New Roman"/>
      <w:b/>
      <w:sz w:val="28"/>
      <w:szCs w:val="28"/>
    </w:rPr>
  </w:style>
  <w:style w:type="character" w:customStyle="1" w:styleId="Heading1Char">
    <w:name w:val="Heading 1 Char"/>
    <w:basedOn w:val="DefaultParagraphFont"/>
    <w:link w:val="Heading1"/>
    <w:uiPriority w:val="9"/>
    <w:rsid w:val="0012734B"/>
    <w:rPr>
      <w:rFonts w:ascii="Times New Roman" w:eastAsiaTheme="majorEastAsia" w:hAnsi="Times New Roman" w:cs="Times New Roman"/>
      <w:b/>
      <w:sz w:val="32"/>
      <w:szCs w:val="32"/>
      <w:lang w:val="en-US"/>
    </w:rPr>
  </w:style>
  <w:style w:type="paragraph" w:customStyle="1" w:styleId="EndNoteBibliographyTitle">
    <w:name w:val="EndNote Bibliography Title"/>
    <w:basedOn w:val="Normal"/>
    <w:rsid w:val="00806223"/>
    <w:pPr>
      <w:spacing w:after="0"/>
      <w:jc w:val="center"/>
    </w:pPr>
    <w:rPr>
      <w:rFonts w:cs="Times New Roman"/>
      <w:lang w:val="en-US"/>
    </w:rPr>
  </w:style>
  <w:style w:type="paragraph" w:customStyle="1" w:styleId="EndNoteBibliography">
    <w:name w:val="EndNote Bibliography"/>
    <w:basedOn w:val="Normal"/>
    <w:rsid w:val="00806223"/>
    <w:pPr>
      <w:spacing w:line="240" w:lineRule="auto"/>
    </w:pPr>
    <w:rPr>
      <w:rFonts w:cs="Times New Roman"/>
      <w:lang w:val="en-US"/>
    </w:rPr>
  </w:style>
  <w:style w:type="character" w:customStyle="1" w:styleId="Heading3Char">
    <w:name w:val="Heading 3 Char"/>
    <w:basedOn w:val="DefaultParagraphFont"/>
    <w:link w:val="Heading3"/>
    <w:uiPriority w:val="9"/>
    <w:rsid w:val="00A76031"/>
    <w:rPr>
      <w:rFonts w:ascii="Times New Roman" w:eastAsiaTheme="majorEastAsia" w:hAnsi="Times New Roman" w:cs="Times New Roman"/>
      <w:b/>
      <w:bCs/>
      <w:sz w:val="24"/>
      <w:szCs w:val="24"/>
      <w:lang w:val="en-US"/>
    </w:rPr>
  </w:style>
  <w:style w:type="paragraph" w:styleId="Header">
    <w:name w:val="header"/>
    <w:basedOn w:val="Normal"/>
    <w:link w:val="HeaderChar"/>
    <w:uiPriority w:val="99"/>
    <w:unhideWhenUsed/>
    <w:rsid w:val="00685F5B"/>
    <w:pPr>
      <w:tabs>
        <w:tab w:val="center" w:pos="4320"/>
        <w:tab w:val="right" w:pos="8640"/>
      </w:tabs>
      <w:spacing w:after="0" w:line="240" w:lineRule="auto"/>
    </w:pPr>
  </w:style>
  <w:style w:type="character" w:customStyle="1" w:styleId="HeaderChar">
    <w:name w:val="Header Char"/>
    <w:basedOn w:val="DefaultParagraphFont"/>
    <w:link w:val="Header"/>
    <w:uiPriority w:val="99"/>
    <w:rsid w:val="00685F5B"/>
    <w:rPr>
      <w:rFonts w:ascii="Times New Roman" w:hAnsi="Times New Roman"/>
      <w:sz w:val="24"/>
    </w:rPr>
  </w:style>
  <w:style w:type="paragraph" w:styleId="Footer">
    <w:name w:val="footer"/>
    <w:basedOn w:val="Normal"/>
    <w:link w:val="FooterChar"/>
    <w:uiPriority w:val="99"/>
    <w:unhideWhenUsed/>
    <w:rsid w:val="00685F5B"/>
    <w:pPr>
      <w:tabs>
        <w:tab w:val="center" w:pos="4320"/>
        <w:tab w:val="right" w:pos="8640"/>
      </w:tabs>
      <w:spacing w:after="0" w:line="240" w:lineRule="auto"/>
    </w:pPr>
  </w:style>
  <w:style w:type="character" w:customStyle="1" w:styleId="FooterChar">
    <w:name w:val="Footer Char"/>
    <w:basedOn w:val="DefaultParagraphFont"/>
    <w:link w:val="Footer"/>
    <w:uiPriority w:val="99"/>
    <w:rsid w:val="00685F5B"/>
    <w:rPr>
      <w:rFonts w:ascii="Times New Roman" w:hAnsi="Times New Roman"/>
      <w:sz w:val="24"/>
    </w:rPr>
  </w:style>
  <w:style w:type="paragraph" w:styleId="NoSpacing">
    <w:name w:val="No Spacing"/>
    <w:link w:val="NoSpacingChar"/>
    <w:uiPriority w:val="1"/>
    <w:qFormat/>
    <w:rsid w:val="007F79DE"/>
    <w:pPr>
      <w:spacing w:after="0" w:line="240" w:lineRule="auto"/>
    </w:pPr>
    <w:rPr>
      <w:rFonts w:ascii="Times New Roman" w:hAnsi="Times New Roman"/>
      <w:color w:val="000000" w:themeColor="text1"/>
      <w:sz w:val="18"/>
    </w:rPr>
  </w:style>
  <w:style w:type="paragraph" w:styleId="TOCHeading">
    <w:name w:val="TOC Heading"/>
    <w:basedOn w:val="Heading1"/>
    <w:next w:val="Normal"/>
    <w:uiPriority w:val="39"/>
    <w:unhideWhenUsed/>
    <w:qFormat/>
    <w:rsid w:val="0001168D"/>
    <w:pPr>
      <w:spacing w:before="480" w:line="276" w:lineRule="auto"/>
      <w:jc w:val="left"/>
      <w:outlineLvl w:val="9"/>
    </w:pPr>
    <w:rPr>
      <w:rFonts w:asciiTheme="majorHAnsi" w:hAnsiTheme="majorHAnsi" w:cstheme="majorBidi"/>
      <w:bCs/>
      <w:color w:val="2E74B5" w:themeColor="accent1" w:themeShade="BF"/>
      <w:sz w:val="28"/>
      <w:szCs w:val="28"/>
    </w:rPr>
  </w:style>
  <w:style w:type="paragraph" w:styleId="TOC1">
    <w:name w:val="toc 1"/>
    <w:basedOn w:val="Normal"/>
    <w:next w:val="Normal"/>
    <w:autoRedefine/>
    <w:uiPriority w:val="39"/>
    <w:unhideWhenUsed/>
    <w:rsid w:val="0001168D"/>
    <w:pPr>
      <w:spacing w:before="120" w:after="0"/>
    </w:pPr>
    <w:rPr>
      <w:rFonts w:asciiTheme="minorHAnsi" w:hAnsiTheme="minorHAnsi"/>
      <w:b/>
      <w:szCs w:val="24"/>
    </w:rPr>
  </w:style>
  <w:style w:type="paragraph" w:styleId="TOC2">
    <w:name w:val="toc 2"/>
    <w:basedOn w:val="Normal"/>
    <w:next w:val="Normal"/>
    <w:autoRedefine/>
    <w:uiPriority w:val="39"/>
    <w:unhideWhenUsed/>
    <w:rsid w:val="0001168D"/>
    <w:pPr>
      <w:spacing w:after="0"/>
      <w:ind w:left="240"/>
    </w:pPr>
    <w:rPr>
      <w:rFonts w:asciiTheme="minorHAnsi" w:hAnsiTheme="minorHAnsi"/>
      <w:b/>
      <w:sz w:val="22"/>
    </w:rPr>
  </w:style>
  <w:style w:type="paragraph" w:styleId="TOC3">
    <w:name w:val="toc 3"/>
    <w:basedOn w:val="Normal"/>
    <w:next w:val="Normal"/>
    <w:autoRedefine/>
    <w:uiPriority w:val="39"/>
    <w:unhideWhenUsed/>
    <w:rsid w:val="0001168D"/>
    <w:pPr>
      <w:spacing w:after="0"/>
      <w:ind w:left="480"/>
    </w:pPr>
    <w:rPr>
      <w:rFonts w:asciiTheme="minorHAnsi" w:hAnsiTheme="minorHAnsi"/>
      <w:sz w:val="22"/>
    </w:rPr>
  </w:style>
  <w:style w:type="paragraph" w:styleId="TOC4">
    <w:name w:val="toc 4"/>
    <w:basedOn w:val="Normal"/>
    <w:next w:val="Normal"/>
    <w:autoRedefine/>
    <w:uiPriority w:val="39"/>
    <w:semiHidden/>
    <w:unhideWhenUsed/>
    <w:rsid w:val="0001168D"/>
    <w:pPr>
      <w:spacing w:after="0"/>
      <w:ind w:left="720"/>
    </w:pPr>
    <w:rPr>
      <w:rFonts w:asciiTheme="minorHAnsi" w:hAnsiTheme="minorHAnsi"/>
      <w:sz w:val="20"/>
      <w:szCs w:val="20"/>
    </w:rPr>
  </w:style>
  <w:style w:type="paragraph" w:styleId="TOC5">
    <w:name w:val="toc 5"/>
    <w:basedOn w:val="Normal"/>
    <w:next w:val="Normal"/>
    <w:autoRedefine/>
    <w:uiPriority w:val="39"/>
    <w:semiHidden/>
    <w:unhideWhenUsed/>
    <w:rsid w:val="0001168D"/>
    <w:pPr>
      <w:spacing w:after="0"/>
      <w:ind w:left="960"/>
    </w:pPr>
    <w:rPr>
      <w:rFonts w:asciiTheme="minorHAnsi" w:hAnsiTheme="minorHAnsi"/>
      <w:sz w:val="20"/>
      <w:szCs w:val="20"/>
    </w:rPr>
  </w:style>
  <w:style w:type="paragraph" w:styleId="TOC6">
    <w:name w:val="toc 6"/>
    <w:basedOn w:val="Normal"/>
    <w:next w:val="Normal"/>
    <w:autoRedefine/>
    <w:uiPriority w:val="39"/>
    <w:semiHidden/>
    <w:unhideWhenUsed/>
    <w:rsid w:val="0001168D"/>
    <w:pPr>
      <w:spacing w:after="0"/>
      <w:ind w:left="1200"/>
    </w:pPr>
    <w:rPr>
      <w:rFonts w:asciiTheme="minorHAnsi" w:hAnsiTheme="minorHAnsi"/>
      <w:sz w:val="20"/>
      <w:szCs w:val="20"/>
    </w:rPr>
  </w:style>
  <w:style w:type="paragraph" w:styleId="TOC7">
    <w:name w:val="toc 7"/>
    <w:basedOn w:val="Normal"/>
    <w:next w:val="Normal"/>
    <w:autoRedefine/>
    <w:uiPriority w:val="39"/>
    <w:semiHidden/>
    <w:unhideWhenUsed/>
    <w:rsid w:val="0001168D"/>
    <w:pPr>
      <w:spacing w:after="0"/>
      <w:ind w:left="1440"/>
    </w:pPr>
    <w:rPr>
      <w:rFonts w:asciiTheme="minorHAnsi" w:hAnsiTheme="minorHAnsi"/>
      <w:sz w:val="20"/>
      <w:szCs w:val="20"/>
    </w:rPr>
  </w:style>
  <w:style w:type="paragraph" w:styleId="TOC8">
    <w:name w:val="toc 8"/>
    <w:basedOn w:val="Normal"/>
    <w:next w:val="Normal"/>
    <w:autoRedefine/>
    <w:uiPriority w:val="39"/>
    <w:semiHidden/>
    <w:unhideWhenUsed/>
    <w:rsid w:val="0001168D"/>
    <w:pPr>
      <w:spacing w:after="0"/>
      <w:ind w:left="1680"/>
    </w:pPr>
    <w:rPr>
      <w:rFonts w:asciiTheme="minorHAnsi" w:hAnsiTheme="minorHAnsi"/>
      <w:sz w:val="20"/>
      <w:szCs w:val="20"/>
    </w:rPr>
  </w:style>
  <w:style w:type="paragraph" w:styleId="TOC9">
    <w:name w:val="toc 9"/>
    <w:basedOn w:val="Normal"/>
    <w:next w:val="Normal"/>
    <w:autoRedefine/>
    <w:uiPriority w:val="39"/>
    <w:semiHidden/>
    <w:unhideWhenUsed/>
    <w:rsid w:val="0001168D"/>
    <w:pPr>
      <w:spacing w:after="0"/>
      <w:ind w:left="1920"/>
    </w:pPr>
    <w:rPr>
      <w:rFonts w:asciiTheme="minorHAnsi" w:hAnsiTheme="minorHAnsi"/>
      <w:sz w:val="20"/>
      <w:szCs w:val="20"/>
    </w:rPr>
  </w:style>
  <w:style w:type="character" w:styleId="Hyperlink">
    <w:name w:val="Hyperlink"/>
    <w:basedOn w:val="DefaultParagraphFont"/>
    <w:uiPriority w:val="99"/>
    <w:unhideWhenUsed/>
    <w:rsid w:val="007F4D6B"/>
    <w:rPr>
      <w:color w:val="0563C1" w:themeColor="hyperlink"/>
      <w:u w:val="single"/>
    </w:rPr>
  </w:style>
  <w:style w:type="character" w:customStyle="1" w:styleId="NoSpacingChar">
    <w:name w:val="No Spacing Char"/>
    <w:basedOn w:val="DefaultParagraphFont"/>
    <w:link w:val="NoSpacing"/>
    <w:uiPriority w:val="1"/>
    <w:rsid w:val="005671BA"/>
    <w:rPr>
      <w:rFonts w:ascii="Times New Roman" w:hAnsi="Times New Roman"/>
      <w:color w:val="000000" w:themeColor="text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0646150">
      <w:bodyDiv w:val="1"/>
      <w:marLeft w:val="0"/>
      <w:marRight w:val="0"/>
      <w:marTop w:val="0"/>
      <w:marBottom w:val="0"/>
      <w:divBdr>
        <w:top w:val="none" w:sz="0" w:space="0" w:color="auto"/>
        <w:left w:val="none" w:sz="0" w:space="0" w:color="auto"/>
        <w:bottom w:val="none" w:sz="0" w:space="0" w:color="auto"/>
        <w:right w:val="none" w:sz="0" w:space="0" w:color="auto"/>
      </w:divBdr>
    </w:div>
    <w:div w:id="1106343724">
      <w:bodyDiv w:val="1"/>
      <w:marLeft w:val="0"/>
      <w:marRight w:val="0"/>
      <w:marTop w:val="0"/>
      <w:marBottom w:val="0"/>
      <w:divBdr>
        <w:top w:val="none" w:sz="0" w:space="0" w:color="auto"/>
        <w:left w:val="none" w:sz="0" w:space="0" w:color="auto"/>
        <w:bottom w:val="none" w:sz="0" w:space="0" w:color="auto"/>
        <w:right w:val="none" w:sz="0" w:space="0" w:color="auto"/>
      </w:divBdr>
    </w:div>
    <w:div w:id="1304311167">
      <w:bodyDiv w:val="1"/>
      <w:marLeft w:val="0"/>
      <w:marRight w:val="0"/>
      <w:marTop w:val="0"/>
      <w:marBottom w:val="0"/>
      <w:divBdr>
        <w:top w:val="none" w:sz="0" w:space="0" w:color="auto"/>
        <w:left w:val="none" w:sz="0" w:space="0" w:color="auto"/>
        <w:bottom w:val="none" w:sz="0" w:space="0" w:color="auto"/>
        <w:right w:val="none" w:sz="0" w:space="0" w:color="auto"/>
      </w:divBdr>
    </w:div>
    <w:div w:id="1488865321">
      <w:bodyDiv w:val="1"/>
      <w:marLeft w:val="0"/>
      <w:marRight w:val="0"/>
      <w:marTop w:val="0"/>
      <w:marBottom w:val="0"/>
      <w:divBdr>
        <w:top w:val="none" w:sz="0" w:space="0" w:color="auto"/>
        <w:left w:val="none" w:sz="0" w:space="0" w:color="auto"/>
        <w:bottom w:val="none" w:sz="0" w:space="0" w:color="auto"/>
        <w:right w:val="none" w:sz="0" w:space="0" w:color="auto"/>
      </w:divBdr>
    </w:div>
    <w:div w:id="1970159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MA.XSL" StyleName="AMA"/>
</file>

<file path=customXml/itemProps1.xml><?xml version="1.0" encoding="utf-8"?>
<ds:datastoreItem xmlns:ds="http://schemas.openxmlformats.org/officeDocument/2006/customXml" ds:itemID="{FB0EE516-88AD-DD45-8079-D32930F6E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5</Pages>
  <Words>3143</Words>
  <Characters>17919</Characters>
  <Application>Microsoft Macintosh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dc:creator>
  <cp:keywords/>
  <dc:description/>
  <cp:lastModifiedBy>Ahsan Tahir</cp:lastModifiedBy>
  <cp:revision>21</cp:revision>
  <dcterms:created xsi:type="dcterms:W3CDTF">2016-05-08T20:32:00Z</dcterms:created>
  <dcterms:modified xsi:type="dcterms:W3CDTF">2016-05-09T18:24:00Z</dcterms:modified>
</cp:coreProperties>
</file>